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1394DC04" w:rsidR="0082082E" w:rsidRPr="00FE2E12" w:rsidRDefault="00FD04A4">
      <w:pPr>
        <w:spacing w:line="240" w:lineRule="auto"/>
        <w:jc w:val="left"/>
        <w:rPr>
          <w:rFonts w:cs="Arial"/>
        </w:rPr>
      </w:pPr>
      <w:r w:rsidRPr="00FE2E12">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437C531A" w14:textId="77777777" w:rsidR="00171783" w:rsidRDefault="00171783" w:rsidP="0082082E">
      <w:pPr>
        <w:spacing w:line="240" w:lineRule="auto"/>
        <w:rPr>
          <w:rFonts w:cs="Arial"/>
        </w:rPr>
      </w:pP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61C58142" w14:textId="77777777" w:rsidR="00A61489" w:rsidRDefault="00A61489" w:rsidP="00F82EFE">
      <w:pPr>
        <w:jc w:val="center"/>
        <w:rPr>
          <w:rFonts w:cs="Arial"/>
        </w:rPr>
      </w:pPr>
      <w:r>
        <w:rPr>
          <w:rFonts w:cs="Arial"/>
        </w:rPr>
        <w:t>UESC/DCET</w:t>
      </w: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1CB463A0" w:rsidR="005225A3" w:rsidRDefault="00EC65AE" w:rsidP="00A27DB5">
      <w:pPr>
        <w:spacing w:line="240" w:lineRule="auto"/>
        <w:ind w:left="4536"/>
        <w:rPr>
          <w:rFonts w:cs="Arial"/>
        </w:rPr>
      </w:pPr>
      <w:r>
        <w:rPr>
          <w:rFonts w:cs="Arial"/>
        </w:rPr>
        <w:t>&lt;Dedicatória&gt;</w:t>
      </w:r>
      <w:r w:rsidR="005225A3">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76FF335D" w14:textId="42CDFD44" w:rsidR="006C3023" w:rsidRDefault="006C3023" w:rsidP="006C3023">
      <w:pPr>
        <w:spacing w:line="240" w:lineRule="auto"/>
        <w:jc w:val="center"/>
        <w:rPr>
          <w:rFonts w:cs="Arial"/>
        </w:rPr>
      </w:pPr>
    </w:p>
    <w:p w14:paraId="7379E920" w14:textId="77777777" w:rsidR="006C3023" w:rsidRDefault="006C3023">
      <w:pPr>
        <w:spacing w:line="240" w:lineRule="auto"/>
        <w:jc w:val="left"/>
        <w:rPr>
          <w:rFonts w:cs="Arial"/>
        </w:rPr>
      </w:pPr>
      <w:r>
        <w:rPr>
          <w:rFonts w:cs="Arial"/>
        </w:rPr>
        <w:br w:type="page"/>
      </w:r>
    </w:p>
    <w:p w14:paraId="224EC450" w14:textId="77777777" w:rsidR="006C3023" w:rsidRDefault="006C3023"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r>
        <w:rPr>
          <w:rFonts w:cs="Arial"/>
        </w:rPr>
        <w:t>&lt;</w:t>
      </w:r>
      <w:r w:rsidR="00C24D02">
        <w:rPr>
          <w:rFonts w:cs="Arial"/>
        </w:rPr>
        <w:t>Epigrafe</w:t>
      </w:r>
      <w:r w:rsidR="003A391E">
        <w:rPr>
          <w:rFonts w:cs="Arial"/>
        </w:rPr>
        <w:t>&gt;</w:t>
      </w:r>
    </w:p>
    <w:p w14:paraId="7E0DB65E" w14:textId="105CA66F" w:rsidR="0082082E" w:rsidRPr="007C57A9" w:rsidRDefault="0082082E" w:rsidP="0009508D">
      <w:pPr>
        <w:jc w:val="center"/>
        <w:rPr>
          <w:rFonts w:cs="Arial"/>
          <w:b/>
          <w:bCs/>
        </w:rPr>
      </w:pPr>
      <w:r w:rsidRPr="00B71115">
        <w:rPr>
          <w:rFonts w:cs="Arial"/>
        </w:rPr>
        <w:br w:type="page"/>
      </w:r>
      <w:r w:rsidR="00151F9C" w:rsidRPr="00151F9C">
        <w:rPr>
          <w:rFonts w:cs="Arial"/>
          <w:b/>
          <w:bCs/>
        </w:rPr>
        <w:lastRenderedPageBreak/>
        <w:t xml:space="preserve">LANA, ASSISTENTE PESSOAL: </w:t>
      </w:r>
      <w:r w:rsidR="00151F9C"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754C7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754C77">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01A4600C" w14:textId="77777777" w:rsidR="00435EE2" w:rsidRDefault="00435EE2">
      <w:pPr>
        <w:spacing w:line="240" w:lineRule="auto"/>
        <w:jc w:val="left"/>
        <w:rPr>
          <w:rFonts w:cs="Arial"/>
        </w:rPr>
      </w:pP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754C77">
      <w:pPr>
        <w:pStyle w:val="Resumo"/>
      </w:pPr>
      <w:r w:rsidRPr="00E02106">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54F9D1A8" w14:textId="77777777" w:rsidR="00E02106" w:rsidRDefault="00E02106" w:rsidP="00754C77">
      <w:pPr>
        <w:pStyle w:val="Resumo"/>
      </w:pPr>
    </w:p>
    <w:p w14:paraId="15F7697E" w14:textId="7EABB705" w:rsidR="00D901C2" w:rsidRDefault="00D901C2" w:rsidP="00D06F82">
      <w:pPr>
        <w:spacing w:line="240" w:lineRule="auto"/>
      </w:pPr>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77777777" w:rsidR="00B67BC5" w:rsidRDefault="00B67BC5">
      <w:pPr>
        <w:spacing w:line="240" w:lineRule="auto"/>
        <w:jc w:val="left"/>
      </w:pPr>
      <w:r>
        <w:br w:type="page"/>
      </w:r>
    </w:p>
    <w:p w14:paraId="0C118259" w14:textId="65BA9FA5" w:rsidR="00B67BC5" w:rsidRDefault="00E23BDE" w:rsidP="00E23BDE">
      <w:pPr>
        <w:jc w:val="center"/>
      </w:pPr>
      <w:r>
        <w:rPr>
          <w:b/>
        </w:rPr>
        <w:lastRenderedPageBreak/>
        <w:t>LISTA DE FIGURAS</w:t>
      </w:r>
    </w:p>
    <w:p w14:paraId="6A27233B" w14:textId="77777777" w:rsidR="00E17237" w:rsidRPr="00E23BDE" w:rsidRDefault="00E17237" w:rsidP="00E23BDE">
      <w:pPr>
        <w:jc w:val="center"/>
      </w:pPr>
    </w:p>
    <w:p w14:paraId="240DB044" w14:textId="77777777" w:rsidR="001137B0" w:rsidRPr="00C94D06" w:rsidRDefault="001137B0" w:rsidP="00C94D06">
      <w:pPr>
        <w:sectPr w:rsidR="001137B0" w:rsidRPr="00C94D06" w:rsidSect="006B0E26">
          <w:pgSz w:w="11900" w:h="16840"/>
          <w:pgMar w:top="1701" w:right="1134" w:bottom="1134" w:left="1701" w:header="708" w:footer="708" w:gutter="0"/>
          <w:cols w:space="708"/>
          <w:docGrid w:linePitch="360"/>
        </w:sectPr>
      </w:pPr>
    </w:p>
    <w:p w14:paraId="3E06F32E" w14:textId="77777777" w:rsidR="00FA4C1D" w:rsidRDefault="005928BD">
      <w:pPr>
        <w:pStyle w:val="ndicedeilustraes"/>
        <w:tabs>
          <w:tab w:val="right" w:leader="dot" w:pos="9055"/>
        </w:tabs>
        <w:rPr>
          <w:rFonts w:asciiTheme="minorHAnsi" w:eastAsiaTheme="minorEastAsia" w:hAnsiTheme="minorHAnsi"/>
          <w:noProof/>
          <w:color w:val="auto"/>
          <w:lang w:eastAsia="pt-BR"/>
        </w:rPr>
      </w:pPr>
      <w:r>
        <w:lastRenderedPageBreak/>
        <w:fldChar w:fldCharType="begin"/>
      </w:r>
      <w:r>
        <w:instrText xml:space="preserve"> TOC \c "Figura" </w:instrText>
      </w:r>
      <w:r>
        <w:fldChar w:fldCharType="separate"/>
      </w:r>
      <w:r w:rsidR="00FA4C1D">
        <w:rPr>
          <w:noProof/>
        </w:rPr>
        <w:t>Figura 1 - Painel da plataforma IBM Cloud contendo alguns serviços disponibilizados pelo IBM Watson.</w:t>
      </w:r>
      <w:r w:rsidR="00FA4C1D">
        <w:rPr>
          <w:noProof/>
        </w:rPr>
        <w:tab/>
      </w:r>
      <w:r w:rsidR="00FA4C1D">
        <w:rPr>
          <w:noProof/>
        </w:rPr>
        <w:fldChar w:fldCharType="begin"/>
      </w:r>
      <w:r w:rsidR="00FA4C1D">
        <w:rPr>
          <w:noProof/>
        </w:rPr>
        <w:instrText xml:space="preserve"> PAGEREF _Toc529463815 \h </w:instrText>
      </w:r>
      <w:r w:rsidR="00FA4C1D">
        <w:rPr>
          <w:noProof/>
        </w:rPr>
      </w:r>
      <w:r w:rsidR="00FA4C1D">
        <w:rPr>
          <w:noProof/>
        </w:rPr>
        <w:fldChar w:fldCharType="separate"/>
      </w:r>
      <w:r w:rsidR="00FA4C1D">
        <w:rPr>
          <w:noProof/>
        </w:rPr>
        <w:t>19</w:t>
      </w:r>
      <w:r w:rsidR="00FA4C1D">
        <w:rPr>
          <w:noProof/>
        </w:rPr>
        <w:fldChar w:fldCharType="end"/>
      </w:r>
    </w:p>
    <w:p w14:paraId="2BABEF13"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63816 \h </w:instrText>
      </w:r>
      <w:r>
        <w:rPr>
          <w:noProof/>
        </w:rPr>
      </w:r>
      <w:r>
        <w:rPr>
          <w:noProof/>
        </w:rPr>
        <w:fldChar w:fldCharType="separate"/>
      </w:r>
      <w:r>
        <w:rPr>
          <w:noProof/>
        </w:rPr>
        <w:t>20</w:t>
      </w:r>
      <w:r>
        <w:rPr>
          <w:noProof/>
        </w:rPr>
        <w:fldChar w:fldCharType="end"/>
      </w:r>
    </w:p>
    <w:p w14:paraId="7DFF6AB0"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63817 \h </w:instrText>
      </w:r>
      <w:r>
        <w:rPr>
          <w:noProof/>
        </w:rPr>
      </w:r>
      <w:r>
        <w:rPr>
          <w:noProof/>
        </w:rPr>
        <w:fldChar w:fldCharType="separate"/>
      </w:r>
      <w:r>
        <w:rPr>
          <w:noProof/>
        </w:rPr>
        <w:t>21</w:t>
      </w:r>
      <w:r>
        <w:rPr>
          <w:noProof/>
        </w:rPr>
        <w:fldChar w:fldCharType="end"/>
      </w:r>
    </w:p>
    <w:p w14:paraId="4AACEA6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63818 \h </w:instrText>
      </w:r>
      <w:r>
        <w:rPr>
          <w:noProof/>
        </w:rPr>
      </w:r>
      <w:r>
        <w:rPr>
          <w:noProof/>
        </w:rPr>
        <w:fldChar w:fldCharType="separate"/>
      </w:r>
      <w:r>
        <w:rPr>
          <w:noProof/>
        </w:rPr>
        <w:t>22</w:t>
      </w:r>
      <w:r>
        <w:rPr>
          <w:noProof/>
        </w:rPr>
        <w:fldChar w:fldCharType="end"/>
      </w:r>
    </w:p>
    <w:p w14:paraId="66A8829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63819 \h </w:instrText>
      </w:r>
      <w:r>
        <w:rPr>
          <w:noProof/>
        </w:rPr>
      </w:r>
      <w:r>
        <w:rPr>
          <w:noProof/>
        </w:rPr>
        <w:fldChar w:fldCharType="separate"/>
      </w:r>
      <w:r>
        <w:rPr>
          <w:noProof/>
        </w:rPr>
        <w:t>23</w:t>
      </w:r>
      <w:r>
        <w:rPr>
          <w:noProof/>
        </w:rPr>
        <w:fldChar w:fldCharType="end"/>
      </w:r>
    </w:p>
    <w:p w14:paraId="69A70EFB"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63820 \h </w:instrText>
      </w:r>
      <w:r>
        <w:rPr>
          <w:noProof/>
        </w:rPr>
      </w:r>
      <w:r>
        <w:rPr>
          <w:noProof/>
        </w:rPr>
        <w:fldChar w:fldCharType="separate"/>
      </w:r>
      <w:r>
        <w:rPr>
          <w:noProof/>
        </w:rPr>
        <w:t>25</w:t>
      </w:r>
      <w:r>
        <w:rPr>
          <w:noProof/>
        </w:rPr>
        <w:fldChar w:fldCharType="end"/>
      </w:r>
    </w:p>
    <w:p w14:paraId="48F6A67F"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63821 \h </w:instrText>
      </w:r>
      <w:r>
        <w:rPr>
          <w:noProof/>
        </w:rPr>
      </w:r>
      <w:r>
        <w:rPr>
          <w:noProof/>
        </w:rPr>
        <w:fldChar w:fldCharType="separate"/>
      </w:r>
      <w:r>
        <w:rPr>
          <w:noProof/>
        </w:rPr>
        <w:t>26</w:t>
      </w:r>
      <w:r>
        <w:rPr>
          <w:noProof/>
        </w:rPr>
        <w:fldChar w:fldCharType="end"/>
      </w:r>
    </w:p>
    <w:p w14:paraId="395E44E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63822 \h </w:instrText>
      </w:r>
      <w:r>
        <w:rPr>
          <w:noProof/>
        </w:rPr>
      </w:r>
      <w:r>
        <w:rPr>
          <w:noProof/>
        </w:rPr>
        <w:fldChar w:fldCharType="separate"/>
      </w:r>
      <w:r>
        <w:rPr>
          <w:noProof/>
        </w:rPr>
        <w:t>28</w:t>
      </w:r>
      <w:r>
        <w:rPr>
          <w:noProof/>
        </w:rPr>
        <w:fldChar w:fldCharType="end"/>
      </w:r>
    </w:p>
    <w:p w14:paraId="7085576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63823 \h </w:instrText>
      </w:r>
      <w:r>
        <w:rPr>
          <w:noProof/>
        </w:rPr>
      </w:r>
      <w:r>
        <w:rPr>
          <w:noProof/>
        </w:rPr>
        <w:fldChar w:fldCharType="separate"/>
      </w:r>
      <w:r>
        <w:rPr>
          <w:noProof/>
        </w:rPr>
        <w:t>30</w:t>
      </w:r>
      <w:r>
        <w:rPr>
          <w:noProof/>
        </w:rPr>
        <w:fldChar w:fldCharType="end"/>
      </w:r>
    </w:p>
    <w:p w14:paraId="467731A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63824 \h </w:instrText>
      </w:r>
      <w:r>
        <w:rPr>
          <w:noProof/>
        </w:rPr>
      </w:r>
      <w:r>
        <w:rPr>
          <w:noProof/>
        </w:rPr>
        <w:fldChar w:fldCharType="separate"/>
      </w:r>
      <w:r>
        <w:rPr>
          <w:noProof/>
        </w:rPr>
        <w:t>31</w:t>
      </w:r>
      <w:r>
        <w:rPr>
          <w:noProof/>
        </w:rPr>
        <w:fldChar w:fldCharType="end"/>
      </w:r>
    </w:p>
    <w:p w14:paraId="65B8E40E"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63825 \h </w:instrText>
      </w:r>
      <w:r>
        <w:rPr>
          <w:noProof/>
        </w:rPr>
      </w:r>
      <w:r>
        <w:rPr>
          <w:noProof/>
        </w:rPr>
        <w:fldChar w:fldCharType="separate"/>
      </w:r>
      <w:r>
        <w:rPr>
          <w:noProof/>
        </w:rPr>
        <w:t>34</w:t>
      </w:r>
      <w:r>
        <w:rPr>
          <w:noProof/>
        </w:rPr>
        <w:fldChar w:fldCharType="end"/>
      </w:r>
    </w:p>
    <w:p w14:paraId="0111C7C1"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63826 \h </w:instrText>
      </w:r>
      <w:r>
        <w:rPr>
          <w:noProof/>
        </w:rPr>
      </w:r>
      <w:r>
        <w:rPr>
          <w:noProof/>
        </w:rPr>
        <w:fldChar w:fldCharType="separate"/>
      </w:r>
      <w:r>
        <w:rPr>
          <w:noProof/>
        </w:rPr>
        <w:t>42</w:t>
      </w:r>
      <w:r>
        <w:rPr>
          <w:noProof/>
        </w:rPr>
        <w:fldChar w:fldCharType="end"/>
      </w:r>
    </w:p>
    <w:p w14:paraId="2228E25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63827 \h </w:instrText>
      </w:r>
      <w:r>
        <w:rPr>
          <w:noProof/>
        </w:rPr>
      </w:r>
      <w:r>
        <w:rPr>
          <w:noProof/>
        </w:rPr>
        <w:fldChar w:fldCharType="separate"/>
      </w:r>
      <w:r>
        <w:rPr>
          <w:noProof/>
        </w:rPr>
        <w:t>42</w:t>
      </w:r>
      <w:r>
        <w:rPr>
          <w:noProof/>
        </w:rPr>
        <w:fldChar w:fldCharType="end"/>
      </w:r>
    </w:p>
    <w:p w14:paraId="158042C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63828 \h </w:instrText>
      </w:r>
      <w:r>
        <w:rPr>
          <w:noProof/>
        </w:rPr>
      </w:r>
      <w:r>
        <w:rPr>
          <w:noProof/>
        </w:rPr>
        <w:fldChar w:fldCharType="separate"/>
      </w:r>
      <w:r>
        <w:rPr>
          <w:noProof/>
        </w:rPr>
        <w:t>43</w:t>
      </w:r>
      <w:r>
        <w:rPr>
          <w:noProof/>
        </w:rPr>
        <w:fldChar w:fldCharType="end"/>
      </w:r>
    </w:p>
    <w:p w14:paraId="748DC3F5"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63829 \h </w:instrText>
      </w:r>
      <w:r>
        <w:rPr>
          <w:noProof/>
        </w:rPr>
      </w:r>
      <w:r>
        <w:rPr>
          <w:noProof/>
        </w:rPr>
        <w:fldChar w:fldCharType="separate"/>
      </w:r>
      <w:r>
        <w:rPr>
          <w:noProof/>
        </w:rPr>
        <w:t>53</w:t>
      </w:r>
      <w:r>
        <w:rPr>
          <w:noProof/>
        </w:rPr>
        <w:fldChar w:fldCharType="end"/>
      </w:r>
    </w:p>
    <w:p w14:paraId="7DA38E64"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63830 \h </w:instrText>
      </w:r>
      <w:r>
        <w:rPr>
          <w:noProof/>
        </w:rPr>
      </w:r>
      <w:r>
        <w:rPr>
          <w:noProof/>
        </w:rPr>
        <w:fldChar w:fldCharType="separate"/>
      </w:r>
      <w:r>
        <w:rPr>
          <w:noProof/>
        </w:rPr>
        <w:t>54</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77777777" w:rsidR="00A80098" w:rsidRDefault="00A80098">
      <w:pPr>
        <w:spacing w:line="240" w:lineRule="auto"/>
        <w:jc w:val="left"/>
        <w:rPr>
          <w:color w:val="000000" w:themeColor="text1"/>
        </w:rPr>
      </w:pPr>
      <w: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754C77">
      <w:pPr>
        <w:pStyle w:val="Paragrafo"/>
      </w:pPr>
    </w:p>
    <w:p w14:paraId="5B020484" w14:textId="0352E5B6" w:rsidR="002C135B" w:rsidRDefault="002C135B" w:rsidP="00754C77">
      <w:pPr>
        <w:pStyle w:val="Paragrafo"/>
      </w:pPr>
      <w:r>
        <w:t>AP</w:t>
      </w:r>
      <w:r w:rsidR="00323F20">
        <w:tab/>
      </w:r>
      <w:r w:rsidR="00323F20">
        <w:tab/>
      </w:r>
      <w:r>
        <w:t>Assistente Pessoal</w:t>
      </w:r>
    </w:p>
    <w:p w14:paraId="4065CA23" w14:textId="77777777" w:rsidR="00323F20" w:rsidRDefault="00323F20" w:rsidP="00754C77">
      <w:pPr>
        <w:pStyle w:val="Paragrafo"/>
      </w:pPr>
      <w:r>
        <w:t>API</w:t>
      </w:r>
      <w:r>
        <w:tab/>
      </w:r>
      <w:r>
        <w:tab/>
        <w:t>Application Programming Interface</w:t>
      </w:r>
    </w:p>
    <w:p w14:paraId="6779D678" w14:textId="0C32CCAF" w:rsidR="002D579D" w:rsidRDefault="00323F20" w:rsidP="00754C77">
      <w:pPr>
        <w:pStyle w:val="Paragrafo"/>
      </w:pPr>
      <w:r>
        <w:t>BaaS</w:t>
      </w:r>
      <w:r>
        <w:tab/>
      </w:r>
      <w:r>
        <w:tab/>
        <w:t>Backend as a Service</w:t>
      </w:r>
      <w:r w:rsidR="002D579D">
        <w:tab/>
      </w:r>
    </w:p>
    <w:p w14:paraId="054954D4" w14:textId="08D91E26" w:rsidR="00083A19" w:rsidRDefault="00323F20" w:rsidP="00754C77">
      <w:pPr>
        <w:pStyle w:val="Paragrafo"/>
      </w:pPr>
      <w:r>
        <w:t>HTML</w:t>
      </w:r>
      <w:r>
        <w:tab/>
      </w:r>
      <w:r>
        <w:tab/>
        <w:t>HyperText Markup Language</w:t>
      </w:r>
    </w:p>
    <w:p w14:paraId="0C663D92" w14:textId="4257F91A" w:rsidR="00323F20" w:rsidRDefault="00544183" w:rsidP="00754C77">
      <w:pPr>
        <w:pStyle w:val="Paragrafo"/>
      </w:pPr>
      <w:r>
        <w:t>HTTP</w:t>
      </w:r>
      <w:r>
        <w:tab/>
      </w:r>
      <w:r>
        <w:tab/>
        <w:t>HyperText Transfer Protocol</w:t>
      </w:r>
    </w:p>
    <w:p w14:paraId="16F4A483" w14:textId="3B779CD3" w:rsidR="00544183" w:rsidRDefault="00544183" w:rsidP="00754C77">
      <w:pPr>
        <w:pStyle w:val="Paragrafo"/>
      </w:pPr>
      <w:r>
        <w:t>HTTPS</w:t>
      </w:r>
      <w:r>
        <w:tab/>
        <w:t>HyperText Transfer Protocol Secure</w:t>
      </w:r>
    </w:p>
    <w:p w14:paraId="6C2A1EE8" w14:textId="7792E258" w:rsidR="00525A0A" w:rsidRDefault="00525A0A" w:rsidP="00754C77">
      <w:pPr>
        <w:pStyle w:val="Paragrafo"/>
      </w:pPr>
      <w:r>
        <w:t>IaaS</w:t>
      </w:r>
      <w:r>
        <w:tab/>
      </w:r>
      <w:r>
        <w:tab/>
        <w:t>Infrastructure as a Service</w:t>
      </w:r>
    </w:p>
    <w:p w14:paraId="43FC272C" w14:textId="17F123CD" w:rsidR="00544183" w:rsidRDefault="00544183" w:rsidP="00754C77">
      <w:pPr>
        <w:pStyle w:val="Paragrafo"/>
      </w:pPr>
      <w:r>
        <w:t>IBM</w:t>
      </w:r>
      <w:r>
        <w:tab/>
      </w:r>
      <w:r>
        <w:tab/>
        <w:t>Internacional Business Machines</w:t>
      </w:r>
    </w:p>
    <w:p w14:paraId="75F3758A" w14:textId="5AF6621B" w:rsidR="00544183" w:rsidRDefault="00544183" w:rsidP="00754C77">
      <w:pPr>
        <w:pStyle w:val="Paragrafo"/>
      </w:pPr>
      <w:r>
        <w:t>IDL</w:t>
      </w:r>
      <w:r>
        <w:tab/>
      </w:r>
      <w:r>
        <w:tab/>
        <w:t>Interface Definition Language</w:t>
      </w:r>
    </w:p>
    <w:p w14:paraId="391E82F2" w14:textId="21F88767" w:rsidR="00544183" w:rsidRDefault="00544183" w:rsidP="00754C77">
      <w:pPr>
        <w:pStyle w:val="Paragrafo"/>
      </w:pPr>
      <w:r>
        <w:t>IP</w:t>
      </w:r>
      <w:r>
        <w:tab/>
      </w:r>
      <w:r>
        <w:tab/>
        <w:t>Internet Protocol</w:t>
      </w:r>
    </w:p>
    <w:p w14:paraId="12849235" w14:textId="5BE0B696" w:rsidR="00731AC3" w:rsidRDefault="00731AC3" w:rsidP="00754C77">
      <w:pPr>
        <w:pStyle w:val="Paragrafo"/>
      </w:pPr>
      <w:r>
        <w:t>PaaS</w:t>
      </w:r>
      <w:r>
        <w:tab/>
      </w:r>
      <w:r>
        <w:tab/>
        <w:t>Platform as a Service</w:t>
      </w:r>
    </w:p>
    <w:p w14:paraId="0196C526" w14:textId="37B26184" w:rsidR="00AE6C0A" w:rsidRDefault="00AE6C0A" w:rsidP="00754C77">
      <w:pPr>
        <w:pStyle w:val="Paragrafo"/>
      </w:pPr>
      <w:r>
        <w:t>REST</w:t>
      </w:r>
      <w:r>
        <w:tab/>
      </w:r>
      <w:r>
        <w:tab/>
        <w:t>Respresentational State Transfer</w:t>
      </w:r>
    </w:p>
    <w:p w14:paraId="160FFF05" w14:textId="0C57DA2B" w:rsidR="00CE5D6B" w:rsidRDefault="00CE5D6B" w:rsidP="00754C77">
      <w:pPr>
        <w:pStyle w:val="Paragrafo"/>
      </w:pPr>
      <w:r>
        <w:t>SAP</w:t>
      </w:r>
      <w:r>
        <w:tab/>
      </w:r>
      <w:r>
        <w:tab/>
        <w:t>Software de Assistência Pessoal</w:t>
      </w:r>
    </w:p>
    <w:p w14:paraId="215951A1" w14:textId="4DCF9849" w:rsidR="00CE5D6B" w:rsidRDefault="00CE5D6B" w:rsidP="00754C77">
      <w:pPr>
        <w:pStyle w:val="Paragrafo"/>
      </w:pPr>
      <w:r>
        <w:t>SSH</w:t>
      </w:r>
      <w:r>
        <w:tab/>
      </w:r>
      <w:r>
        <w:tab/>
        <w:t>Secure Shell</w:t>
      </w:r>
    </w:p>
    <w:p w14:paraId="5B7A2F83" w14:textId="7D3E4C8E" w:rsidR="00366A0A" w:rsidRDefault="005260BD" w:rsidP="00754C77">
      <w:pPr>
        <w:pStyle w:val="Paragrafo"/>
      </w:pPr>
      <w:r>
        <w:t>UESC</w:t>
      </w:r>
      <w:r>
        <w:tab/>
      </w:r>
      <w:r>
        <w:tab/>
        <w:t>Universidade Estadual de Santa Cruz</w:t>
      </w:r>
    </w:p>
    <w:p w14:paraId="00A60C9B" w14:textId="2A79D7FC" w:rsidR="005260BD" w:rsidRDefault="005260BD" w:rsidP="00754C77">
      <w:pPr>
        <w:pStyle w:val="Paragrafo"/>
      </w:pPr>
      <w:r>
        <w:t>UML</w:t>
      </w:r>
      <w:r>
        <w:tab/>
      </w:r>
      <w:r>
        <w:tab/>
        <w:t>Unified Modeling Language</w:t>
      </w:r>
    </w:p>
    <w:p w14:paraId="125A3A43" w14:textId="680EAAC1" w:rsidR="005260BD" w:rsidRDefault="000E1306" w:rsidP="00754C77">
      <w:pPr>
        <w:pStyle w:val="Paragrafo"/>
      </w:pPr>
      <w:r>
        <w:t>URL</w:t>
      </w:r>
      <w:r>
        <w:tab/>
      </w:r>
      <w:r>
        <w:tab/>
        <w:t>Uniform Resource Locator</w:t>
      </w:r>
    </w:p>
    <w:p w14:paraId="74D8691A" w14:textId="33C7DB1C" w:rsidR="0046551A" w:rsidRDefault="0046551A" w:rsidP="00754C77">
      <w:pPr>
        <w:pStyle w:val="Paragrafo"/>
      </w:pPr>
      <w:r>
        <w:t>VPS</w:t>
      </w:r>
      <w:r>
        <w:tab/>
      </w:r>
      <w:r>
        <w:tab/>
        <w:t>Virtual Private Server</w:t>
      </w:r>
    </w:p>
    <w:p w14:paraId="7D20A2B3" w14:textId="77777777" w:rsidR="000E1306" w:rsidRDefault="000E1306" w:rsidP="00754C77">
      <w:pPr>
        <w:pStyle w:val="Paragrafo"/>
      </w:pPr>
    </w:p>
    <w:p w14:paraId="00DA327D" w14:textId="77777777" w:rsidR="00CE5D6B" w:rsidRDefault="00CE5D6B" w:rsidP="00754C77">
      <w:pPr>
        <w:pStyle w:val="Paragrafo"/>
      </w:pPr>
    </w:p>
    <w:p w14:paraId="62924F49" w14:textId="77777777" w:rsidR="00544183" w:rsidRDefault="00544183" w:rsidP="00754C77">
      <w:pPr>
        <w:pStyle w:val="Paragrafo"/>
      </w:pPr>
    </w:p>
    <w:p w14:paraId="77853738" w14:textId="77777777" w:rsidR="00083A19" w:rsidRDefault="00083A19">
      <w:pPr>
        <w:spacing w:line="240" w:lineRule="auto"/>
        <w:jc w:val="left"/>
        <w:rPr>
          <w:rFonts w:eastAsia="Arial Unicode MS" w:cs="Arial Unicode MS"/>
          <w:color w:val="000000" w:themeColor="text1"/>
          <w:u w:color="000000"/>
          <w:lang w:val="pt-PT"/>
        </w:rPr>
      </w:pPr>
      <w: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3AF310B" w14:textId="77777777" w:rsidR="003D1DAE" w:rsidRDefault="00FF2B73" w:rsidP="003D1DAE">
      <w:pPr>
        <w:pStyle w:val="Sumrio1"/>
        <w:tabs>
          <w:tab w:val="clear" w:pos="1200"/>
          <w:tab w:val="left" w:pos="993"/>
        </w:tabs>
        <w:rPr>
          <w:rFonts w:asciiTheme="minorHAnsi" w:eastAsiaTheme="minorEastAsia" w:hAnsiTheme="minorHAnsi"/>
          <w:noProof/>
          <w:lang w:eastAsia="pt-BR"/>
        </w:rPr>
      </w:pPr>
      <w:r>
        <w:fldChar w:fldCharType="begin"/>
      </w:r>
      <w:r>
        <w:instrText xml:space="preserve"> TOC \o "1-4" </w:instrText>
      </w:r>
      <w:r>
        <w:fldChar w:fldCharType="separate"/>
      </w:r>
      <w:r w:rsidR="003D1DAE">
        <w:rPr>
          <w:noProof/>
        </w:rPr>
        <w:t>1</w:t>
      </w:r>
      <w:r w:rsidR="003D1DAE">
        <w:rPr>
          <w:rFonts w:asciiTheme="minorHAnsi" w:eastAsiaTheme="minorEastAsia" w:hAnsiTheme="minorHAnsi"/>
          <w:noProof/>
          <w:lang w:eastAsia="pt-BR"/>
        </w:rPr>
        <w:tab/>
      </w:r>
      <w:r w:rsidR="003D1DAE">
        <w:rPr>
          <w:noProof/>
        </w:rPr>
        <w:t>INTRODUÇÃO</w:t>
      </w:r>
      <w:r w:rsidR="003D1DAE">
        <w:rPr>
          <w:noProof/>
        </w:rPr>
        <w:tab/>
      </w:r>
      <w:r w:rsidR="003D1DAE">
        <w:rPr>
          <w:noProof/>
        </w:rPr>
        <w:fldChar w:fldCharType="begin"/>
      </w:r>
      <w:r w:rsidR="003D1DAE">
        <w:rPr>
          <w:noProof/>
        </w:rPr>
        <w:instrText xml:space="preserve"> PAGEREF _Toc529315985 \h </w:instrText>
      </w:r>
      <w:r w:rsidR="003D1DAE">
        <w:rPr>
          <w:noProof/>
        </w:rPr>
      </w:r>
      <w:r w:rsidR="003D1DAE">
        <w:rPr>
          <w:noProof/>
        </w:rPr>
        <w:fldChar w:fldCharType="separate"/>
      </w:r>
      <w:r w:rsidR="003D1DAE">
        <w:rPr>
          <w:noProof/>
        </w:rPr>
        <w:t>13</w:t>
      </w:r>
      <w:r w:rsidR="003D1DAE">
        <w:rPr>
          <w:noProof/>
        </w:rPr>
        <w:fldChar w:fldCharType="end"/>
      </w:r>
    </w:p>
    <w:p w14:paraId="12F93263"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315986 \h </w:instrText>
      </w:r>
      <w:r>
        <w:rPr>
          <w:noProof/>
        </w:rPr>
      </w:r>
      <w:r>
        <w:rPr>
          <w:noProof/>
        </w:rPr>
        <w:fldChar w:fldCharType="separate"/>
      </w:r>
      <w:r>
        <w:rPr>
          <w:noProof/>
        </w:rPr>
        <w:t>17</w:t>
      </w:r>
      <w:r>
        <w:rPr>
          <w:noProof/>
        </w:rPr>
        <w:fldChar w:fldCharType="end"/>
      </w:r>
    </w:p>
    <w:p w14:paraId="7D0ECD10"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1</w:t>
      </w:r>
      <w:r>
        <w:rPr>
          <w:rFonts w:asciiTheme="minorHAnsi" w:eastAsiaTheme="minorEastAsia" w:hAnsiTheme="minorHAnsi"/>
          <w:b w:val="0"/>
          <w:noProof/>
          <w:lang w:eastAsia="pt-BR"/>
        </w:rPr>
        <w:tab/>
      </w:r>
      <w:r w:rsidRPr="009E1C3B">
        <w:rPr>
          <w:rFonts w:cs="Arial"/>
          <w:noProof/>
        </w:rPr>
        <w:t>IBM Cloud</w:t>
      </w:r>
      <w:r>
        <w:rPr>
          <w:noProof/>
        </w:rPr>
        <w:tab/>
      </w:r>
      <w:r>
        <w:rPr>
          <w:noProof/>
        </w:rPr>
        <w:fldChar w:fldCharType="begin"/>
      </w:r>
      <w:r>
        <w:rPr>
          <w:noProof/>
        </w:rPr>
        <w:instrText xml:space="preserve"> PAGEREF _Toc529315987 \h </w:instrText>
      </w:r>
      <w:r>
        <w:rPr>
          <w:noProof/>
        </w:rPr>
      </w:r>
      <w:r>
        <w:rPr>
          <w:noProof/>
        </w:rPr>
        <w:fldChar w:fldCharType="separate"/>
      </w:r>
      <w:r>
        <w:rPr>
          <w:noProof/>
        </w:rPr>
        <w:t>17</w:t>
      </w:r>
      <w:r>
        <w:rPr>
          <w:noProof/>
        </w:rPr>
        <w:fldChar w:fldCharType="end"/>
      </w:r>
    </w:p>
    <w:p w14:paraId="3BDDDB7E"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1.1</w:t>
      </w:r>
      <w:r>
        <w:rPr>
          <w:rFonts w:asciiTheme="minorHAnsi" w:eastAsiaTheme="minorEastAsia" w:hAnsiTheme="minorHAnsi"/>
          <w:noProof/>
          <w:lang w:eastAsia="pt-BR"/>
        </w:rPr>
        <w:tab/>
      </w:r>
      <w:r w:rsidRPr="009E1C3B">
        <w:rPr>
          <w:rFonts w:cs="Arial"/>
          <w:noProof/>
        </w:rPr>
        <w:t>IBM Watson</w:t>
      </w:r>
      <w:r>
        <w:rPr>
          <w:noProof/>
        </w:rPr>
        <w:tab/>
      </w:r>
      <w:r>
        <w:rPr>
          <w:noProof/>
        </w:rPr>
        <w:fldChar w:fldCharType="begin"/>
      </w:r>
      <w:r>
        <w:rPr>
          <w:noProof/>
        </w:rPr>
        <w:instrText xml:space="preserve"> PAGEREF _Toc529315988 \h </w:instrText>
      </w:r>
      <w:r>
        <w:rPr>
          <w:noProof/>
        </w:rPr>
      </w:r>
      <w:r>
        <w:rPr>
          <w:noProof/>
        </w:rPr>
        <w:fldChar w:fldCharType="separate"/>
      </w:r>
      <w:r>
        <w:rPr>
          <w:noProof/>
        </w:rPr>
        <w:t>17</w:t>
      </w:r>
      <w:r>
        <w:rPr>
          <w:noProof/>
        </w:rPr>
        <w:fldChar w:fldCharType="end"/>
      </w:r>
    </w:p>
    <w:p w14:paraId="493A5434" w14:textId="77777777" w:rsidR="003D1DAE" w:rsidRDefault="003D1DAE" w:rsidP="003D1DAE">
      <w:pPr>
        <w:pStyle w:val="Sumrio4"/>
        <w:tabs>
          <w:tab w:val="left" w:pos="993"/>
          <w:tab w:val="right" w:leader="dot" w:pos="9055"/>
        </w:tabs>
        <w:rPr>
          <w:rFonts w:asciiTheme="minorHAnsi" w:eastAsiaTheme="minorEastAsia" w:hAnsiTheme="minorHAnsi"/>
          <w:noProof/>
          <w:lang w:eastAsia="pt-BR"/>
        </w:rPr>
      </w:pPr>
      <w:r w:rsidRPr="009E1C3B">
        <w:rPr>
          <w:rFonts w:cs="Arial"/>
          <w:noProof/>
        </w:rPr>
        <w:t>2.1.1.1</w:t>
      </w:r>
      <w:r>
        <w:rPr>
          <w:rFonts w:asciiTheme="minorHAnsi" w:eastAsiaTheme="minorEastAsia" w:hAnsiTheme="minorHAnsi"/>
          <w:noProof/>
          <w:lang w:eastAsia="pt-BR"/>
        </w:rPr>
        <w:tab/>
      </w:r>
      <w:r w:rsidRPr="009E1C3B">
        <w:rPr>
          <w:rFonts w:cs="Arial"/>
          <w:noProof/>
        </w:rPr>
        <w:t>Watson Assistant</w:t>
      </w:r>
      <w:r>
        <w:rPr>
          <w:noProof/>
        </w:rPr>
        <w:tab/>
      </w:r>
      <w:r>
        <w:rPr>
          <w:noProof/>
        </w:rPr>
        <w:fldChar w:fldCharType="begin"/>
      </w:r>
      <w:r>
        <w:rPr>
          <w:noProof/>
        </w:rPr>
        <w:instrText xml:space="preserve"> PAGEREF _Toc529315989 \h </w:instrText>
      </w:r>
      <w:r>
        <w:rPr>
          <w:noProof/>
        </w:rPr>
      </w:r>
      <w:r>
        <w:rPr>
          <w:noProof/>
        </w:rPr>
        <w:fldChar w:fldCharType="separate"/>
      </w:r>
      <w:r>
        <w:rPr>
          <w:noProof/>
        </w:rPr>
        <w:t>19</w:t>
      </w:r>
      <w:r>
        <w:rPr>
          <w:noProof/>
        </w:rPr>
        <w:fldChar w:fldCharType="end"/>
      </w:r>
    </w:p>
    <w:p w14:paraId="5DBD2A27"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2</w:t>
      </w:r>
      <w:r>
        <w:rPr>
          <w:rFonts w:asciiTheme="minorHAnsi" w:eastAsiaTheme="minorEastAsia" w:hAnsiTheme="minorHAnsi"/>
          <w:b w:val="0"/>
          <w:noProof/>
          <w:lang w:eastAsia="pt-BR"/>
        </w:rPr>
        <w:tab/>
      </w:r>
      <w:r w:rsidRPr="009E1C3B">
        <w:rPr>
          <w:rFonts w:cs="Arial"/>
          <w:noProof/>
        </w:rPr>
        <w:t>Aplicativos de Troca de Mensagens</w:t>
      </w:r>
      <w:r>
        <w:rPr>
          <w:noProof/>
        </w:rPr>
        <w:tab/>
      </w:r>
      <w:r>
        <w:rPr>
          <w:noProof/>
        </w:rPr>
        <w:fldChar w:fldCharType="begin"/>
      </w:r>
      <w:r>
        <w:rPr>
          <w:noProof/>
        </w:rPr>
        <w:instrText xml:space="preserve"> PAGEREF _Toc529315990 \h </w:instrText>
      </w:r>
      <w:r>
        <w:rPr>
          <w:noProof/>
        </w:rPr>
      </w:r>
      <w:r>
        <w:rPr>
          <w:noProof/>
        </w:rPr>
        <w:fldChar w:fldCharType="separate"/>
      </w:r>
      <w:r>
        <w:rPr>
          <w:noProof/>
        </w:rPr>
        <w:t>23</w:t>
      </w:r>
      <w:r>
        <w:rPr>
          <w:noProof/>
        </w:rPr>
        <w:fldChar w:fldCharType="end"/>
      </w:r>
    </w:p>
    <w:p w14:paraId="3D06FD26"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5991 \h </w:instrText>
      </w:r>
      <w:r>
        <w:rPr>
          <w:noProof/>
        </w:rPr>
      </w:r>
      <w:r>
        <w:rPr>
          <w:noProof/>
        </w:rPr>
        <w:fldChar w:fldCharType="separate"/>
      </w:r>
      <w:r>
        <w:rPr>
          <w:noProof/>
        </w:rPr>
        <w:t>23</w:t>
      </w:r>
      <w:r>
        <w:rPr>
          <w:noProof/>
        </w:rPr>
        <w:fldChar w:fldCharType="end"/>
      </w:r>
    </w:p>
    <w:p w14:paraId="502A729F"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5992 \h </w:instrText>
      </w:r>
      <w:r>
        <w:rPr>
          <w:noProof/>
        </w:rPr>
      </w:r>
      <w:r>
        <w:rPr>
          <w:noProof/>
        </w:rPr>
        <w:fldChar w:fldCharType="separate"/>
      </w:r>
      <w:r>
        <w:rPr>
          <w:noProof/>
        </w:rPr>
        <w:t>24</w:t>
      </w:r>
      <w:r>
        <w:rPr>
          <w:noProof/>
        </w:rPr>
        <w:fldChar w:fldCharType="end"/>
      </w:r>
    </w:p>
    <w:p w14:paraId="077C131C"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3</w:t>
      </w:r>
      <w:r>
        <w:rPr>
          <w:rFonts w:asciiTheme="minorHAnsi" w:eastAsiaTheme="minorEastAsia" w:hAnsiTheme="minorHAnsi"/>
          <w:b w:val="0"/>
          <w:noProof/>
          <w:lang w:eastAsia="pt-BR"/>
        </w:rPr>
        <w:tab/>
      </w:r>
      <w:r w:rsidRPr="009E1C3B">
        <w:rPr>
          <w:rFonts w:cs="Arial"/>
          <w:noProof/>
        </w:rPr>
        <w:t>Back4App</w:t>
      </w:r>
      <w:r>
        <w:rPr>
          <w:noProof/>
        </w:rPr>
        <w:tab/>
      </w:r>
      <w:r>
        <w:rPr>
          <w:noProof/>
        </w:rPr>
        <w:fldChar w:fldCharType="begin"/>
      </w:r>
      <w:r>
        <w:rPr>
          <w:noProof/>
        </w:rPr>
        <w:instrText xml:space="preserve"> PAGEREF _Toc529315993 \h </w:instrText>
      </w:r>
      <w:r>
        <w:rPr>
          <w:noProof/>
        </w:rPr>
      </w:r>
      <w:r>
        <w:rPr>
          <w:noProof/>
        </w:rPr>
        <w:fldChar w:fldCharType="separate"/>
      </w:r>
      <w:r>
        <w:rPr>
          <w:noProof/>
        </w:rPr>
        <w:t>25</w:t>
      </w:r>
      <w:r>
        <w:rPr>
          <w:noProof/>
        </w:rPr>
        <w:fldChar w:fldCharType="end"/>
      </w:r>
    </w:p>
    <w:p w14:paraId="3DF5C86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4</w:t>
      </w:r>
      <w:r>
        <w:rPr>
          <w:rFonts w:asciiTheme="minorHAnsi" w:eastAsiaTheme="minorEastAsia" w:hAnsiTheme="minorHAnsi"/>
          <w:b w:val="0"/>
          <w:noProof/>
          <w:lang w:eastAsia="pt-BR"/>
        </w:rPr>
        <w:tab/>
      </w:r>
      <w:r w:rsidRPr="009E1C3B">
        <w:rPr>
          <w:rFonts w:cs="Arial"/>
          <w:noProof/>
        </w:rPr>
        <w:t>VPS Hosting</w:t>
      </w:r>
      <w:r>
        <w:rPr>
          <w:noProof/>
        </w:rPr>
        <w:tab/>
      </w:r>
      <w:r>
        <w:rPr>
          <w:noProof/>
        </w:rPr>
        <w:fldChar w:fldCharType="begin"/>
      </w:r>
      <w:r>
        <w:rPr>
          <w:noProof/>
        </w:rPr>
        <w:instrText xml:space="preserve"> PAGEREF _Toc529315994 \h </w:instrText>
      </w:r>
      <w:r>
        <w:rPr>
          <w:noProof/>
        </w:rPr>
      </w:r>
      <w:r>
        <w:rPr>
          <w:noProof/>
        </w:rPr>
        <w:fldChar w:fldCharType="separate"/>
      </w:r>
      <w:r>
        <w:rPr>
          <w:noProof/>
        </w:rPr>
        <w:t>27</w:t>
      </w:r>
      <w:r>
        <w:rPr>
          <w:noProof/>
        </w:rPr>
        <w:fldChar w:fldCharType="end"/>
      </w:r>
    </w:p>
    <w:p w14:paraId="1914F55A"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1</w:t>
      </w:r>
      <w:r>
        <w:rPr>
          <w:rFonts w:asciiTheme="minorHAnsi" w:eastAsiaTheme="minorEastAsia" w:hAnsiTheme="minorHAnsi"/>
          <w:noProof/>
          <w:lang w:eastAsia="pt-BR"/>
        </w:rPr>
        <w:tab/>
      </w:r>
      <w:r w:rsidRPr="009E1C3B">
        <w:rPr>
          <w:rFonts w:cs="Arial"/>
          <w:noProof/>
        </w:rPr>
        <w:t>DigitalOcean Droplet</w:t>
      </w:r>
      <w:r>
        <w:rPr>
          <w:noProof/>
        </w:rPr>
        <w:tab/>
      </w:r>
      <w:r>
        <w:rPr>
          <w:noProof/>
        </w:rPr>
        <w:fldChar w:fldCharType="begin"/>
      </w:r>
      <w:r>
        <w:rPr>
          <w:noProof/>
        </w:rPr>
        <w:instrText xml:space="preserve"> PAGEREF _Toc529315995 \h </w:instrText>
      </w:r>
      <w:r>
        <w:rPr>
          <w:noProof/>
        </w:rPr>
      </w:r>
      <w:r>
        <w:rPr>
          <w:noProof/>
        </w:rPr>
        <w:fldChar w:fldCharType="separate"/>
      </w:r>
      <w:r>
        <w:rPr>
          <w:noProof/>
        </w:rPr>
        <w:t>27</w:t>
      </w:r>
      <w:r>
        <w:rPr>
          <w:noProof/>
        </w:rPr>
        <w:fldChar w:fldCharType="end"/>
      </w:r>
    </w:p>
    <w:p w14:paraId="5415357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2</w:t>
      </w:r>
      <w:r>
        <w:rPr>
          <w:rFonts w:asciiTheme="minorHAnsi" w:eastAsiaTheme="minorEastAsia" w:hAnsiTheme="minorHAnsi"/>
          <w:noProof/>
          <w:lang w:eastAsia="pt-BR"/>
        </w:rPr>
        <w:tab/>
      </w:r>
      <w:r w:rsidRPr="009E1C3B">
        <w:rPr>
          <w:rFonts w:cs="Arial"/>
          <w:noProof/>
        </w:rPr>
        <w:t>Heroku Dyno</w:t>
      </w:r>
      <w:r>
        <w:rPr>
          <w:noProof/>
        </w:rPr>
        <w:tab/>
      </w:r>
      <w:r>
        <w:rPr>
          <w:noProof/>
        </w:rPr>
        <w:fldChar w:fldCharType="begin"/>
      </w:r>
      <w:r>
        <w:rPr>
          <w:noProof/>
        </w:rPr>
        <w:instrText xml:space="preserve"> PAGEREF _Toc529315996 \h </w:instrText>
      </w:r>
      <w:r>
        <w:rPr>
          <w:noProof/>
        </w:rPr>
      </w:r>
      <w:r>
        <w:rPr>
          <w:noProof/>
        </w:rPr>
        <w:fldChar w:fldCharType="separate"/>
      </w:r>
      <w:r>
        <w:rPr>
          <w:noProof/>
        </w:rPr>
        <w:t>29</w:t>
      </w:r>
      <w:r>
        <w:rPr>
          <w:noProof/>
        </w:rPr>
        <w:fldChar w:fldCharType="end"/>
      </w:r>
    </w:p>
    <w:p w14:paraId="4CB00F4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5</w:t>
      </w:r>
      <w:r>
        <w:rPr>
          <w:rFonts w:asciiTheme="minorHAnsi" w:eastAsiaTheme="minorEastAsia" w:hAnsiTheme="minorHAnsi"/>
          <w:b w:val="0"/>
          <w:noProof/>
          <w:lang w:eastAsia="pt-BR"/>
        </w:rPr>
        <w:tab/>
      </w:r>
      <w:r w:rsidRPr="009E1C3B">
        <w:rPr>
          <w:rFonts w:cs="Arial"/>
          <w:noProof/>
        </w:rPr>
        <w:t>Selenium WebDriver</w:t>
      </w:r>
      <w:r>
        <w:rPr>
          <w:noProof/>
        </w:rPr>
        <w:tab/>
      </w:r>
      <w:r>
        <w:rPr>
          <w:noProof/>
        </w:rPr>
        <w:fldChar w:fldCharType="begin"/>
      </w:r>
      <w:r>
        <w:rPr>
          <w:noProof/>
        </w:rPr>
        <w:instrText xml:space="preserve"> PAGEREF _Toc529315997 \h </w:instrText>
      </w:r>
      <w:r>
        <w:rPr>
          <w:noProof/>
        </w:rPr>
      </w:r>
      <w:r>
        <w:rPr>
          <w:noProof/>
        </w:rPr>
        <w:fldChar w:fldCharType="separate"/>
      </w:r>
      <w:r>
        <w:rPr>
          <w:noProof/>
        </w:rPr>
        <w:t>30</w:t>
      </w:r>
      <w:r>
        <w:rPr>
          <w:noProof/>
        </w:rPr>
        <w:fldChar w:fldCharType="end"/>
      </w:r>
    </w:p>
    <w:p w14:paraId="1947383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6</w:t>
      </w:r>
      <w:r>
        <w:rPr>
          <w:rFonts w:asciiTheme="minorHAnsi" w:eastAsiaTheme="minorEastAsia" w:hAnsiTheme="minorHAnsi"/>
          <w:b w:val="0"/>
          <w:noProof/>
          <w:lang w:eastAsia="pt-BR"/>
        </w:rPr>
        <w:tab/>
      </w:r>
      <w:r w:rsidRPr="009E1C3B">
        <w:rPr>
          <w:rFonts w:cs="Arial"/>
          <w:noProof/>
        </w:rPr>
        <w:t>Kanban</w:t>
      </w:r>
      <w:r>
        <w:rPr>
          <w:noProof/>
        </w:rPr>
        <w:tab/>
      </w:r>
      <w:r>
        <w:rPr>
          <w:noProof/>
        </w:rPr>
        <w:fldChar w:fldCharType="begin"/>
      </w:r>
      <w:r>
        <w:rPr>
          <w:noProof/>
        </w:rPr>
        <w:instrText xml:space="preserve"> PAGEREF _Toc529315998 \h </w:instrText>
      </w:r>
      <w:r>
        <w:rPr>
          <w:noProof/>
        </w:rPr>
      </w:r>
      <w:r>
        <w:rPr>
          <w:noProof/>
        </w:rPr>
        <w:fldChar w:fldCharType="separate"/>
      </w:r>
      <w:r>
        <w:rPr>
          <w:noProof/>
        </w:rPr>
        <w:t>31</w:t>
      </w:r>
      <w:r>
        <w:rPr>
          <w:noProof/>
        </w:rPr>
        <w:fldChar w:fldCharType="end"/>
      </w:r>
    </w:p>
    <w:p w14:paraId="5C436D0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315999 \h </w:instrText>
      </w:r>
      <w:r>
        <w:rPr>
          <w:noProof/>
        </w:rPr>
      </w:r>
      <w:r>
        <w:rPr>
          <w:noProof/>
        </w:rPr>
        <w:fldChar w:fldCharType="separate"/>
      </w:r>
      <w:r>
        <w:rPr>
          <w:noProof/>
        </w:rPr>
        <w:t>32</w:t>
      </w:r>
      <w:r>
        <w:rPr>
          <w:noProof/>
        </w:rPr>
        <w:fldChar w:fldCharType="end"/>
      </w:r>
    </w:p>
    <w:p w14:paraId="21BA1BA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1</w:t>
      </w:r>
      <w:r>
        <w:rPr>
          <w:rFonts w:asciiTheme="minorHAnsi" w:eastAsiaTheme="minorEastAsia" w:hAnsiTheme="minorHAnsi"/>
          <w:b w:val="0"/>
          <w:noProof/>
          <w:lang w:eastAsia="pt-BR"/>
        </w:rPr>
        <w:tab/>
      </w:r>
      <w:r w:rsidRPr="009E1C3B">
        <w:rPr>
          <w:rFonts w:cs="Arial"/>
          <w:noProof/>
        </w:rPr>
        <w:t>Interface</w:t>
      </w:r>
      <w:r>
        <w:rPr>
          <w:noProof/>
        </w:rPr>
        <w:tab/>
      </w:r>
      <w:r>
        <w:rPr>
          <w:noProof/>
        </w:rPr>
        <w:fldChar w:fldCharType="begin"/>
      </w:r>
      <w:r>
        <w:rPr>
          <w:noProof/>
        </w:rPr>
        <w:instrText xml:space="preserve"> PAGEREF _Toc529316000 \h </w:instrText>
      </w:r>
      <w:r>
        <w:rPr>
          <w:noProof/>
        </w:rPr>
      </w:r>
      <w:r>
        <w:rPr>
          <w:noProof/>
        </w:rPr>
        <w:fldChar w:fldCharType="separate"/>
      </w:r>
      <w:r>
        <w:rPr>
          <w:noProof/>
        </w:rPr>
        <w:t>33</w:t>
      </w:r>
      <w:r>
        <w:rPr>
          <w:noProof/>
        </w:rPr>
        <w:fldChar w:fldCharType="end"/>
      </w:r>
    </w:p>
    <w:p w14:paraId="7BC3B06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6001 \h </w:instrText>
      </w:r>
      <w:r>
        <w:rPr>
          <w:noProof/>
        </w:rPr>
      </w:r>
      <w:r>
        <w:rPr>
          <w:noProof/>
        </w:rPr>
        <w:fldChar w:fldCharType="separate"/>
      </w:r>
      <w:r>
        <w:rPr>
          <w:noProof/>
        </w:rPr>
        <w:t>34</w:t>
      </w:r>
      <w:r>
        <w:rPr>
          <w:noProof/>
        </w:rPr>
        <w:fldChar w:fldCharType="end"/>
      </w:r>
    </w:p>
    <w:p w14:paraId="1D535E59"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6002 \h </w:instrText>
      </w:r>
      <w:r>
        <w:rPr>
          <w:noProof/>
        </w:rPr>
      </w:r>
      <w:r>
        <w:rPr>
          <w:noProof/>
        </w:rPr>
        <w:fldChar w:fldCharType="separate"/>
      </w:r>
      <w:r>
        <w:rPr>
          <w:noProof/>
        </w:rPr>
        <w:t>36</w:t>
      </w:r>
      <w:r>
        <w:rPr>
          <w:noProof/>
        </w:rPr>
        <w:fldChar w:fldCharType="end"/>
      </w:r>
    </w:p>
    <w:p w14:paraId="22574AC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2</w:t>
      </w:r>
      <w:r>
        <w:rPr>
          <w:rFonts w:asciiTheme="minorHAnsi" w:eastAsiaTheme="minorEastAsia" w:hAnsiTheme="minorHAnsi"/>
          <w:b w:val="0"/>
          <w:noProof/>
          <w:lang w:eastAsia="pt-BR"/>
        </w:rPr>
        <w:tab/>
      </w:r>
      <w:r w:rsidRPr="009E1C3B">
        <w:rPr>
          <w:rFonts w:cs="Arial"/>
          <w:noProof/>
        </w:rPr>
        <w:t>Banco de Dados</w:t>
      </w:r>
      <w:r>
        <w:rPr>
          <w:noProof/>
        </w:rPr>
        <w:tab/>
      </w:r>
      <w:r>
        <w:rPr>
          <w:noProof/>
        </w:rPr>
        <w:fldChar w:fldCharType="begin"/>
      </w:r>
      <w:r>
        <w:rPr>
          <w:noProof/>
        </w:rPr>
        <w:instrText xml:space="preserve"> PAGEREF _Toc529316003 \h </w:instrText>
      </w:r>
      <w:r>
        <w:rPr>
          <w:noProof/>
        </w:rPr>
      </w:r>
      <w:r>
        <w:rPr>
          <w:noProof/>
        </w:rPr>
        <w:fldChar w:fldCharType="separate"/>
      </w:r>
      <w:r>
        <w:rPr>
          <w:noProof/>
        </w:rPr>
        <w:t>37</w:t>
      </w:r>
      <w:r>
        <w:rPr>
          <w:noProof/>
        </w:rPr>
        <w:fldChar w:fldCharType="end"/>
      </w:r>
    </w:p>
    <w:p w14:paraId="09DCBB5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3</w:t>
      </w:r>
      <w:r>
        <w:rPr>
          <w:rFonts w:asciiTheme="minorHAnsi" w:eastAsiaTheme="minorEastAsia" w:hAnsiTheme="minorHAnsi"/>
          <w:b w:val="0"/>
          <w:noProof/>
          <w:lang w:eastAsia="pt-BR"/>
        </w:rPr>
        <w:tab/>
      </w:r>
      <w:r w:rsidRPr="009E1C3B">
        <w:rPr>
          <w:rFonts w:cs="Arial"/>
          <w:noProof/>
        </w:rPr>
        <w:t>Entendimento de Linguagem Natural</w:t>
      </w:r>
      <w:r>
        <w:rPr>
          <w:noProof/>
        </w:rPr>
        <w:tab/>
      </w:r>
      <w:r>
        <w:rPr>
          <w:noProof/>
        </w:rPr>
        <w:fldChar w:fldCharType="begin"/>
      </w:r>
      <w:r>
        <w:rPr>
          <w:noProof/>
        </w:rPr>
        <w:instrText xml:space="preserve"> PAGEREF _Toc529316004 \h </w:instrText>
      </w:r>
      <w:r>
        <w:rPr>
          <w:noProof/>
        </w:rPr>
      </w:r>
      <w:r>
        <w:rPr>
          <w:noProof/>
        </w:rPr>
        <w:fldChar w:fldCharType="separate"/>
      </w:r>
      <w:r>
        <w:rPr>
          <w:noProof/>
        </w:rPr>
        <w:t>39</w:t>
      </w:r>
      <w:r>
        <w:rPr>
          <w:noProof/>
        </w:rPr>
        <w:fldChar w:fldCharType="end"/>
      </w:r>
    </w:p>
    <w:p w14:paraId="740AD20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4</w:t>
      </w:r>
      <w:r>
        <w:rPr>
          <w:rFonts w:asciiTheme="minorHAnsi" w:eastAsiaTheme="minorEastAsia" w:hAnsiTheme="minorHAnsi"/>
          <w:b w:val="0"/>
          <w:noProof/>
          <w:lang w:eastAsia="pt-BR"/>
        </w:rPr>
        <w:tab/>
      </w:r>
      <w:r w:rsidRPr="009E1C3B">
        <w:rPr>
          <w:rFonts w:cs="Arial"/>
          <w:noProof/>
        </w:rPr>
        <w:t>Assistente Pessoal</w:t>
      </w:r>
      <w:r>
        <w:rPr>
          <w:noProof/>
        </w:rPr>
        <w:tab/>
      </w:r>
      <w:r>
        <w:rPr>
          <w:noProof/>
        </w:rPr>
        <w:fldChar w:fldCharType="begin"/>
      </w:r>
      <w:r>
        <w:rPr>
          <w:noProof/>
        </w:rPr>
        <w:instrText xml:space="preserve"> PAGEREF _Toc529316005 \h </w:instrText>
      </w:r>
      <w:r>
        <w:rPr>
          <w:noProof/>
        </w:rPr>
      </w:r>
      <w:r>
        <w:rPr>
          <w:noProof/>
        </w:rPr>
        <w:fldChar w:fldCharType="separate"/>
      </w:r>
      <w:r>
        <w:rPr>
          <w:noProof/>
        </w:rPr>
        <w:t>42</w:t>
      </w:r>
      <w:r>
        <w:rPr>
          <w:noProof/>
        </w:rPr>
        <w:fldChar w:fldCharType="end"/>
      </w:r>
    </w:p>
    <w:p w14:paraId="5E28ABA3"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5</w:t>
      </w:r>
      <w:r>
        <w:rPr>
          <w:rFonts w:asciiTheme="minorHAnsi" w:eastAsiaTheme="minorEastAsia" w:hAnsiTheme="minorHAnsi"/>
          <w:b w:val="0"/>
          <w:noProof/>
          <w:lang w:eastAsia="pt-BR"/>
        </w:rPr>
        <w:tab/>
      </w:r>
      <w:r w:rsidRPr="009E1C3B">
        <w:rPr>
          <w:rFonts w:cs="Arial"/>
          <w:noProof/>
        </w:rPr>
        <w:t>Indexador de Bots</w:t>
      </w:r>
      <w:r>
        <w:rPr>
          <w:noProof/>
        </w:rPr>
        <w:tab/>
      </w:r>
      <w:r>
        <w:rPr>
          <w:noProof/>
        </w:rPr>
        <w:fldChar w:fldCharType="begin"/>
      </w:r>
      <w:r>
        <w:rPr>
          <w:noProof/>
        </w:rPr>
        <w:instrText xml:space="preserve"> PAGEREF _Toc529316006 \h </w:instrText>
      </w:r>
      <w:r>
        <w:rPr>
          <w:noProof/>
        </w:rPr>
      </w:r>
      <w:r>
        <w:rPr>
          <w:noProof/>
        </w:rPr>
        <w:fldChar w:fldCharType="separate"/>
      </w:r>
      <w:r>
        <w:rPr>
          <w:noProof/>
        </w:rPr>
        <w:t>43</w:t>
      </w:r>
      <w:r>
        <w:rPr>
          <w:noProof/>
        </w:rPr>
        <w:fldChar w:fldCharType="end"/>
      </w:r>
    </w:p>
    <w:p w14:paraId="594D7C8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6</w:t>
      </w:r>
      <w:r>
        <w:rPr>
          <w:rFonts w:asciiTheme="minorHAnsi" w:eastAsiaTheme="minorEastAsia" w:hAnsiTheme="minorHAnsi"/>
          <w:b w:val="0"/>
          <w:noProof/>
          <w:lang w:eastAsia="pt-BR"/>
        </w:rPr>
        <w:tab/>
      </w:r>
      <w:r w:rsidRPr="009E1C3B">
        <w:rPr>
          <w:rFonts w:cs="Arial"/>
          <w:noProof/>
        </w:rPr>
        <w:t>Bots Scrapers</w:t>
      </w:r>
      <w:r>
        <w:rPr>
          <w:noProof/>
        </w:rPr>
        <w:tab/>
      </w:r>
      <w:r>
        <w:rPr>
          <w:noProof/>
        </w:rPr>
        <w:fldChar w:fldCharType="begin"/>
      </w:r>
      <w:r>
        <w:rPr>
          <w:noProof/>
        </w:rPr>
        <w:instrText xml:space="preserve"> PAGEREF _Toc529316007 \h </w:instrText>
      </w:r>
      <w:r>
        <w:rPr>
          <w:noProof/>
        </w:rPr>
      </w:r>
      <w:r>
        <w:rPr>
          <w:noProof/>
        </w:rPr>
        <w:fldChar w:fldCharType="separate"/>
      </w:r>
      <w:r>
        <w:rPr>
          <w:noProof/>
        </w:rPr>
        <w:t>45</w:t>
      </w:r>
      <w:r>
        <w:rPr>
          <w:noProof/>
        </w:rPr>
        <w:fldChar w:fldCharType="end"/>
      </w:r>
    </w:p>
    <w:p w14:paraId="0CAF51F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1</w:t>
      </w:r>
      <w:r>
        <w:rPr>
          <w:rFonts w:asciiTheme="minorHAnsi" w:eastAsiaTheme="minorEastAsia" w:hAnsiTheme="minorHAnsi"/>
          <w:noProof/>
          <w:lang w:eastAsia="pt-BR"/>
        </w:rPr>
        <w:tab/>
      </w:r>
      <w:r w:rsidRPr="009E1C3B">
        <w:rPr>
          <w:rFonts w:cs="Arial"/>
          <w:noProof/>
        </w:rPr>
        <w:t>BotSagres</w:t>
      </w:r>
      <w:r>
        <w:rPr>
          <w:noProof/>
        </w:rPr>
        <w:tab/>
      </w:r>
      <w:r>
        <w:rPr>
          <w:noProof/>
        </w:rPr>
        <w:fldChar w:fldCharType="begin"/>
      </w:r>
      <w:r>
        <w:rPr>
          <w:noProof/>
        </w:rPr>
        <w:instrText xml:space="preserve"> PAGEREF _Toc529316008 \h </w:instrText>
      </w:r>
      <w:r>
        <w:rPr>
          <w:noProof/>
        </w:rPr>
      </w:r>
      <w:r>
        <w:rPr>
          <w:noProof/>
        </w:rPr>
        <w:fldChar w:fldCharType="separate"/>
      </w:r>
      <w:r>
        <w:rPr>
          <w:noProof/>
        </w:rPr>
        <w:t>45</w:t>
      </w:r>
      <w:r>
        <w:rPr>
          <w:noProof/>
        </w:rPr>
        <w:fldChar w:fldCharType="end"/>
      </w:r>
    </w:p>
    <w:p w14:paraId="3CE81B1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2</w:t>
      </w:r>
      <w:r>
        <w:rPr>
          <w:rFonts w:asciiTheme="minorHAnsi" w:eastAsiaTheme="minorEastAsia" w:hAnsiTheme="minorHAnsi"/>
          <w:noProof/>
          <w:lang w:eastAsia="pt-BR"/>
        </w:rPr>
        <w:tab/>
      </w:r>
      <w:r w:rsidRPr="009E1C3B">
        <w:rPr>
          <w:rFonts w:cs="Arial"/>
          <w:noProof/>
        </w:rPr>
        <w:t>BotUESC</w:t>
      </w:r>
      <w:r>
        <w:rPr>
          <w:noProof/>
        </w:rPr>
        <w:tab/>
      </w:r>
      <w:r>
        <w:rPr>
          <w:noProof/>
        </w:rPr>
        <w:fldChar w:fldCharType="begin"/>
      </w:r>
      <w:r>
        <w:rPr>
          <w:noProof/>
        </w:rPr>
        <w:instrText xml:space="preserve"> PAGEREF _Toc529316009 \h </w:instrText>
      </w:r>
      <w:r>
        <w:rPr>
          <w:noProof/>
        </w:rPr>
      </w:r>
      <w:r>
        <w:rPr>
          <w:noProof/>
        </w:rPr>
        <w:fldChar w:fldCharType="separate"/>
      </w:r>
      <w:r>
        <w:rPr>
          <w:noProof/>
        </w:rPr>
        <w:t>47</w:t>
      </w:r>
      <w:r>
        <w:rPr>
          <w:noProof/>
        </w:rPr>
        <w:fldChar w:fldCharType="end"/>
      </w:r>
    </w:p>
    <w:p w14:paraId="2F6326B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316010 \h </w:instrText>
      </w:r>
      <w:r>
        <w:rPr>
          <w:noProof/>
        </w:rPr>
      </w:r>
      <w:r>
        <w:rPr>
          <w:noProof/>
        </w:rPr>
        <w:fldChar w:fldCharType="separate"/>
      </w:r>
      <w:r>
        <w:rPr>
          <w:noProof/>
        </w:rPr>
        <w:t>48</w:t>
      </w:r>
      <w:r>
        <w:rPr>
          <w:noProof/>
        </w:rPr>
        <w:fldChar w:fldCharType="end"/>
      </w:r>
    </w:p>
    <w:p w14:paraId="09D0A4D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316011 \h </w:instrText>
      </w:r>
      <w:r>
        <w:rPr>
          <w:noProof/>
        </w:rPr>
      </w:r>
      <w:r>
        <w:rPr>
          <w:noProof/>
        </w:rPr>
        <w:fldChar w:fldCharType="separate"/>
      </w:r>
      <w:r>
        <w:rPr>
          <w:noProof/>
        </w:rPr>
        <w:t>52</w:t>
      </w:r>
      <w:r>
        <w:rPr>
          <w:noProof/>
        </w:rPr>
        <w:fldChar w:fldCharType="end"/>
      </w:r>
    </w:p>
    <w:p w14:paraId="49BB54A1" w14:textId="77777777" w:rsidR="00083A19" w:rsidRPr="00083A19" w:rsidRDefault="00FF2B73" w:rsidP="00FF2B73">
      <w:pPr>
        <w:pStyle w:val="Sumrio5"/>
      </w:pPr>
      <w:r>
        <w:fldChar w:fldCharType="end"/>
      </w:r>
    </w:p>
    <w:p w14:paraId="22115F7F" w14:textId="77777777" w:rsidR="00ED5FB8" w:rsidRPr="00FE2E12" w:rsidRDefault="00131F9A" w:rsidP="00E17237">
      <w:pPr>
        <w:pStyle w:val="ndicedeilustraes"/>
      </w:pPr>
      <w:r w:rsidRPr="00A80098">
        <w:br w:type="page"/>
      </w:r>
      <w:r w:rsidR="00795386">
        <w:lastRenderedPageBreak/>
        <w:br w:type="page"/>
      </w:r>
    </w:p>
    <w:p w14:paraId="6877D418" w14:textId="6FCEF084" w:rsidR="006B0E26" w:rsidRPr="00FE2E12" w:rsidRDefault="00575411" w:rsidP="00C938D0">
      <w:pPr>
        <w:pStyle w:val="Ttulo1"/>
      </w:pPr>
      <w:bookmarkStart w:id="0" w:name="_Toc529315985"/>
      <w:r w:rsidRPr="00FE2E12">
        <w:lastRenderedPageBreak/>
        <w:t>INTRODUÇÃO</w:t>
      </w:r>
      <w:bookmarkEnd w:id="0"/>
    </w:p>
    <w:p w14:paraId="21E730D9" w14:textId="77777777" w:rsidR="00D042B0" w:rsidRPr="00D042B0" w:rsidRDefault="00D042B0" w:rsidP="00754C77">
      <w:pPr>
        <w:pStyle w:val="Paragrafo"/>
      </w:pPr>
    </w:p>
    <w:p w14:paraId="5810882A" w14:textId="688377B9" w:rsidR="006B0E26" w:rsidRPr="00FE2E12" w:rsidRDefault="000638D5" w:rsidP="00754C7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754C7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t xml:space="preserve">explicam que o papel principal de um </w:t>
      </w:r>
      <w:r w:rsidRPr="000638D5">
        <w:rPr>
          <w:bCs/>
        </w:rPr>
        <w:t>assistente pessoal</w:t>
      </w:r>
      <w:r w:rsidRPr="000638D5">
        <w:t xml:space="preserve"> </w:t>
      </w:r>
      <w: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754C77">
      <w:pPr>
        <w:pStyle w:val="Paragrafo"/>
      </w:pPr>
      <w: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754C77">
      <w:pPr>
        <w:pStyle w:val="Paragrafo"/>
      </w:pPr>
      <w:r>
        <w:t xml:space="preserve">Tendo em vista os objetivos de um PA e as suas principais necessidades, pode-se concluir que para a implementação deste </w:t>
      </w:r>
      <w:r>
        <w:rPr>
          <w:i/>
          <w:iCs/>
        </w:rPr>
        <w:t>software</w:t>
      </w:r>
      <w: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A390A19" w14:textId="77777777" w:rsidR="00751926" w:rsidRPr="00FE2E12" w:rsidRDefault="00751926" w:rsidP="00754C7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9453BE5" w14:textId="77777777" w:rsidR="00751926" w:rsidRPr="00FE2E12" w:rsidRDefault="00751926" w:rsidP="00754C77">
      <w:pPr>
        <w:pStyle w:val="Paragrafo"/>
      </w:pPr>
    </w:p>
    <w:p w14:paraId="30179FBA" w14:textId="77777777" w:rsidR="00751926" w:rsidRPr="0022284A" w:rsidRDefault="00751926" w:rsidP="00754C77">
      <w:pPr>
        <w:pStyle w:val="Paragrafo"/>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FE2E12" w:rsidRDefault="00751926" w:rsidP="00754C77">
      <w:pPr>
        <w:pStyle w:val="Paragrafo"/>
      </w:pPr>
      <w:r w:rsidRPr="00FE2E12">
        <w:tab/>
      </w:r>
      <w:r w:rsidRPr="00FE2E12">
        <w:tab/>
      </w:r>
    </w:p>
    <w:p w14:paraId="06394D2C" w14:textId="4FA1526C" w:rsidR="00751926" w:rsidRPr="00FE2E12" w:rsidRDefault="00751926" w:rsidP="00754C7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754C77">
      <w:pPr>
        <w:pStyle w:val="Paragrafo"/>
      </w:pPr>
      <w:r w:rsidRPr="00FE2E12">
        <w:t xml:space="preserve"> </w:t>
      </w:r>
      <w:r w:rsidR="004F246C">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t>onde é utilizado a API do aplicativo de mensagens Telegram para a comunicação com o usuário.</w:t>
      </w:r>
    </w:p>
    <w:p w14:paraId="1AC78AC2" w14:textId="77777777" w:rsidR="00270258" w:rsidRDefault="00727F74" w:rsidP="00754C77">
      <w:pPr>
        <w:pStyle w:val="Paragrafo"/>
      </w:pPr>
      <w: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t xml:space="preserve">acrescentam ao conceito de sistema distribuído como sendo um sistema no qual </w:t>
      </w:r>
      <w:r w:rsidR="00270258">
        <w:rPr>
          <w:i/>
          <w:iCs/>
        </w:rPr>
        <w:t>softwares</w:t>
      </w:r>
      <w:r w:rsidR="00270258">
        <w:t xml:space="preserve"> ou </w:t>
      </w:r>
      <w:r w:rsidR="00270258">
        <w:rPr>
          <w:i/>
          <w:iCs/>
        </w:rPr>
        <w:t>hardwares</w:t>
      </w:r>
      <w:r w:rsidR="00270258">
        <w:t xml:space="preserve"> conectados à rede comunicam-se e coordenam as suas ações por meio de troca de mensagens.</w:t>
      </w:r>
    </w:p>
    <w:p w14:paraId="67C0C323" w14:textId="7A93A886" w:rsidR="00D7267D" w:rsidRPr="00FE2E12" w:rsidRDefault="00270258" w:rsidP="00754C77">
      <w:pPr>
        <w:pStyle w:val="Paragrafo"/>
      </w:pPr>
      <w:r>
        <w:lastRenderedPageBreak/>
        <w:t>Dada a necessidade de disponibilizar serviços pela internet, se faz necessária a criação de serviços de rede (</w:t>
      </w:r>
      <w:r>
        <w:rPr>
          <w:i/>
          <w:iCs/>
        </w:rPr>
        <w:t>web services</w:t>
      </w:r>
      <w:r>
        <w:t>)</w:t>
      </w:r>
      <w:r>
        <w:rPr>
          <w:i/>
          <w:iCs/>
        </w:rPr>
        <w:t xml:space="preserve">,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754C77">
      <w:pPr>
        <w:pStyle w:val="Paragrafo"/>
      </w:pPr>
      <w: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754C77">
      <w:pPr>
        <w:pStyle w:val="Paragrafo"/>
      </w:pPr>
      <w:r>
        <w:t xml:space="preserve">Entretanto, nem todos os </w:t>
      </w:r>
      <w:r>
        <w:rPr>
          <w:i/>
          <w:iCs/>
        </w:rPr>
        <w:t>sites</w:t>
      </w:r>
      <w:r>
        <w:t xml:space="preserve"> existentes fornecem API, e para extrair informações destes sistemas </w:t>
      </w:r>
      <w:r>
        <w:rPr>
          <w:i/>
          <w:iCs/>
        </w:rPr>
        <w:t xml:space="preserve">web, </w:t>
      </w:r>
      <w:r>
        <w:t xml:space="preserve">que não possuem API pública, é necessário o uso do </w:t>
      </w:r>
      <w:r>
        <w:rPr>
          <w:i/>
          <w:iCs/>
        </w:rPr>
        <w:t>web scraping</w:t>
      </w:r>
      <w:r>
        <w:t xml:space="preserve"> para obter estes dados de forma automatizada. </w:t>
      </w:r>
      <w:r>
        <w:rPr>
          <w:i/>
          <w:iCs/>
        </w:rPr>
        <w:t>“Web scraping</w:t>
      </w:r>
      <w:r>
        <w:rPr>
          <w:b/>
          <w:bCs/>
          <w:i/>
          <w:iCs/>
        </w:rPr>
        <w:t xml:space="preserve"> </w:t>
      </w:r>
      <w:r>
        <w:t xml:space="preserve">é uma técnica de </w:t>
      </w:r>
      <w:r>
        <w:rPr>
          <w:i/>
          <w:iCs/>
        </w:rPr>
        <w:t>software</w:t>
      </w:r>
      <w:r>
        <w:t xml:space="preserve"> destinada a extrair informações de </w:t>
      </w:r>
      <w:r>
        <w:rPr>
          <w:i/>
          <w:iCs/>
        </w:rPr>
        <w:t xml:space="preserve">sites. Web scrapers </w:t>
      </w:r>
      <w: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t xml:space="preserve">Os </w:t>
      </w:r>
      <w:r w:rsidR="00150B24">
        <w:rPr>
          <w:i/>
          <w:iCs/>
        </w:rPr>
        <w:t>web scrapers</w:t>
      </w:r>
      <w:r w:rsidR="00150B24">
        <w:t xml:space="preserve"> podem ser vistos como </w:t>
      </w:r>
      <w:r w:rsidR="00150B24">
        <w:rPr>
          <w:i/>
          <w:iCs/>
        </w:rPr>
        <w:t>bots</w:t>
      </w:r>
      <w:r w:rsidR="00150B24">
        <w:t xml:space="preserve"> programados para buscar em uma página da </w:t>
      </w:r>
      <w:r w:rsidR="00150B24">
        <w:rPr>
          <w:i/>
          <w:iCs/>
        </w:rPr>
        <w:t>web</w:t>
      </w:r>
      <w:r w:rsidR="00150B24">
        <w:t xml:space="preserve"> informações e/ou executar ações. Estes </w:t>
      </w:r>
      <w:r w:rsidR="00150B24">
        <w:rPr>
          <w:i/>
          <w:iCs/>
        </w:rPr>
        <w:t>bots</w:t>
      </w:r>
      <w:r w:rsidR="00150B24">
        <w:t xml:space="preserve"> percorrem o </w:t>
      </w:r>
      <w:r w:rsidR="00150B24">
        <w:rPr>
          <w:i/>
          <w:iCs/>
        </w:rPr>
        <w:t>site</w:t>
      </w:r>
      <w:r w:rsidR="00150B24">
        <w:t xml:space="preserve"> através do código fonte, normalmente em formato HTML, e também podem executar instruções em JavaScript na página.</w:t>
      </w:r>
    </w:p>
    <w:p w14:paraId="489EB9BB" w14:textId="77777777" w:rsidR="00150B24" w:rsidRDefault="00150B24" w:rsidP="00754C77">
      <w:pPr>
        <w:pStyle w:val="Paragrafo"/>
      </w:pPr>
      <w:r>
        <w:t>Este projeto implementa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i implementado APIs para ambos.</w:t>
      </w:r>
    </w:p>
    <w:p w14:paraId="0C482556" w14:textId="77777777" w:rsidR="00150B24" w:rsidRDefault="00150B24" w:rsidP="00754C77">
      <w:pPr>
        <w:pStyle w:val="Paragrafo"/>
      </w:pPr>
      <w:r>
        <w:t xml:space="preserve">A Lana funciona como um </w:t>
      </w:r>
      <w:r>
        <w:rPr>
          <w:i/>
          <w:iCs/>
        </w:rPr>
        <w:t>middleware</w:t>
      </w:r>
      <w: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46CD0505" w14:textId="77777777" w:rsidR="00150B24" w:rsidRDefault="00150B24" w:rsidP="00754C77">
      <w:pPr>
        <w:pStyle w:val="Paragrafo"/>
      </w:pPr>
      <w:r>
        <w:t xml:space="preserve">Além disso, a implementação da Lana foi realizada visando a criação de um produto genérico, isto é, somente os extratores de dados possuem funções </w:t>
      </w:r>
      <w:r>
        <w:lastRenderedPageBreak/>
        <w:t>especificas, a assistente trata todas as mensagens recebidas de maneira única, desta forma, a implementação de novos serviços, dos mais variados contextos, não acarretará na necessidade de modificar o SAP, somente à criação de novos extratores de dados e na integração de contexto.</w:t>
      </w:r>
    </w:p>
    <w:p w14:paraId="4246742C" w14:textId="77777777" w:rsidR="00150B24" w:rsidRDefault="00150B24" w:rsidP="00754C77">
      <w:pPr>
        <w:pStyle w:val="Paragrafo"/>
      </w:pPr>
      <w:r>
        <w:t xml:space="preserve">Para a implementação do SAP foi utilizado o serviço Watson Assistant da plataforma IBM Cloud, a solução </w:t>
      </w:r>
      <w:r w:rsidRPr="00150B24">
        <w:rPr>
          <w:bCs/>
          <w:i/>
          <w:iCs/>
        </w:rPr>
        <w:t>backend</w:t>
      </w:r>
      <w:r w:rsidRPr="00150B24">
        <w:rPr>
          <w:bCs/>
        </w:rPr>
        <w:t xml:space="preserve"> como serviço</w:t>
      </w:r>
      <w:r w:rsidRPr="00150B24">
        <w:t xml:space="preserve"> </w:t>
      </w:r>
      <w:r>
        <w:t xml:space="preserve">(BaaS) 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74DAA7E6" w14:textId="23E39048" w:rsidR="00AD07EB" w:rsidRPr="00FE2E12" w:rsidRDefault="00150B24" w:rsidP="00754C77">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754C77">
      <w:pPr>
        <w:pStyle w:val="Paragrafo"/>
      </w:pPr>
    </w:p>
    <w:p w14:paraId="4B219435" w14:textId="77777777" w:rsidR="00AD07EB" w:rsidRPr="00FE2E12" w:rsidRDefault="00AD07EB" w:rsidP="00754C77">
      <w:pPr>
        <w:pStyle w:val="Paragrafo"/>
      </w:pPr>
    </w:p>
    <w:p w14:paraId="623F9FA6" w14:textId="77777777" w:rsidR="00AD07EB" w:rsidRPr="00FE2E12" w:rsidRDefault="00AD07EB" w:rsidP="00754C77">
      <w:pPr>
        <w:pStyle w:val="Paragrafo"/>
      </w:pPr>
    </w:p>
    <w:p w14:paraId="3DDCA0CF" w14:textId="77777777" w:rsidR="00AD07EB" w:rsidRPr="00FE2E12" w:rsidRDefault="00AD07EB" w:rsidP="00754C77">
      <w:pPr>
        <w:pStyle w:val="Paragrafo"/>
      </w:pPr>
    </w:p>
    <w:p w14:paraId="5412088E" w14:textId="77777777" w:rsidR="00AD07EB" w:rsidRPr="00FE2E12" w:rsidRDefault="00AD07EB" w:rsidP="00754C77">
      <w:pPr>
        <w:pStyle w:val="Paragrafo"/>
      </w:pPr>
    </w:p>
    <w:p w14:paraId="52DF03E1" w14:textId="77777777" w:rsidR="00AD07EB" w:rsidRPr="00FE2E12" w:rsidRDefault="00AD07EB" w:rsidP="00754C77">
      <w:pPr>
        <w:pStyle w:val="Paragrafo"/>
      </w:pPr>
    </w:p>
    <w:p w14:paraId="50A4B5D7" w14:textId="77777777" w:rsidR="00AD07EB" w:rsidRPr="00FE2E12" w:rsidRDefault="00AD07EB" w:rsidP="00754C77">
      <w:pPr>
        <w:pStyle w:val="Paragrafo"/>
      </w:pPr>
    </w:p>
    <w:p w14:paraId="59E0D08C" w14:textId="77777777" w:rsidR="00AD07EB" w:rsidRPr="00FE2E12" w:rsidRDefault="00AD07EB" w:rsidP="00754C77">
      <w:pPr>
        <w:pStyle w:val="Paragrafo"/>
      </w:pPr>
    </w:p>
    <w:p w14:paraId="20AD63BA" w14:textId="77777777" w:rsidR="00AD07EB" w:rsidRPr="00FE2E12" w:rsidRDefault="00AD07EB" w:rsidP="00754C77">
      <w:pPr>
        <w:pStyle w:val="Paragrafo"/>
      </w:pPr>
    </w:p>
    <w:p w14:paraId="36D79A62" w14:textId="77777777" w:rsidR="00AD07EB" w:rsidRPr="00FE2E12" w:rsidRDefault="00AD07EB" w:rsidP="00754C77">
      <w:pPr>
        <w:pStyle w:val="Paragrafo"/>
      </w:pPr>
    </w:p>
    <w:p w14:paraId="084A63D8" w14:textId="77777777" w:rsidR="00AD07EB" w:rsidRPr="00FE2E12" w:rsidRDefault="00AD07EB" w:rsidP="00754C77">
      <w:pPr>
        <w:pStyle w:val="Paragrafo"/>
      </w:pPr>
    </w:p>
    <w:p w14:paraId="28E4F876" w14:textId="77777777" w:rsidR="00AD07EB" w:rsidRPr="00FE2E12" w:rsidRDefault="00AD07EB" w:rsidP="00754C77">
      <w:pPr>
        <w:pStyle w:val="Paragrafo"/>
      </w:pPr>
    </w:p>
    <w:p w14:paraId="3C5B6A0C" w14:textId="77777777" w:rsidR="007F2486" w:rsidRDefault="007F2486" w:rsidP="00754C77">
      <w:pPr>
        <w:pStyle w:val="Paragrafo"/>
      </w:pPr>
    </w:p>
    <w:p w14:paraId="190014A8" w14:textId="77777777" w:rsidR="00644740" w:rsidRDefault="00644740" w:rsidP="00754C77">
      <w:pPr>
        <w:pStyle w:val="Paragrafo"/>
      </w:pPr>
    </w:p>
    <w:p w14:paraId="332530DF" w14:textId="77777777" w:rsidR="00644740" w:rsidRDefault="00644740" w:rsidP="00754C77">
      <w:pPr>
        <w:pStyle w:val="Paragrafo"/>
      </w:pPr>
    </w:p>
    <w:p w14:paraId="34D0AB90" w14:textId="77777777" w:rsidR="00644740" w:rsidRDefault="00644740" w:rsidP="00754C77">
      <w:pPr>
        <w:pStyle w:val="Paragrafo"/>
      </w:pPr>
    </w:p>
    <w:p w14:paraId="445270E7" w14:textId="77777777" w:rsidR="00644740" w:rsidRDefault="00644740" w:rsidP="00754C77">
      <w:pPr>
        <w:pStyle w:val="Paragrafo"/>
      </w:pPr>
    </w:p>
    <w:p w14:paraId="29C23399" w14:textId="77777777" w:rsidR="00644740" w:rsidRDefault="00644740" w:rsidP="00754C77">
      <w:pPr>
        <w:pStyle w:val="Paragrafo"/>
      </w:pPr>
    </w:p>
    <w:p w14:paraId="30F7E201" w14:textId="77777777" w:rsidR="00CE551B" w:rsidRPr="00FE2E12" w:rsidRDefault="00CE551B" w:rsidP="00754C77">
      <w:pPr>
        <w:pStyle w:val="Paragrafo"/>
      </w:pPr>
    </w:p>
    <w:p w14:paraId="3DC3C511" w14:textId="457215DF" w:rsidR="00575411" w:rsidRPr="00FE2E12" w:rsidRDefault="00575411" w:rsidP="00C938D0">
      <w:pPr>
        <w:pStyle w:val="Ttulo1"/>
      </w:pPr>
      <w:bookmarkStart w:id="1" w:name="_Toc529315986"/>
      <w:r w:rsidRPr="00FE2E12">
        <w:t>EMBASAMENTO TEÓRICO</w:t>
      </w:r>
      <w:bookmarkEnd w:id="1"/>
    </w:p>
    <w:p w14:paraId="51581CF3" w14:textId="77777777" w:rsidR="007F2486" w:rsidRPr="00FE2E12" w:rsidRDefault="007F2486" w:rsidP="00754C77">
      <w:pPr>
        <w:pStyle w:val="Paragrafo"/>
      </w:pPr>
    </w:p>
    <w:p w14:paraId="1A002B0C" w14:textId="44128826" w:rsidR="007F2486" w:rsidRPr="00FD2CF7" w:rsidRDefault="00923CE2" w:rsidP="00754C7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754C77">
      <w:pPr>
        <w:pStyle w:val="Paragrafo"/>
      </w:pPr>
    </w:p>
    <w:p w14:paraId="1A6BEEDA" w14:textId="2DB5F4F6" w:rsidR="00EC6382" w:rsidRPr="00FE2E12" w:rsidRDefault="00EC6382" w:rsidP="002E16FC">
      <w:pPr>
        <w:pStyle w:val="Ttulo2"/>
        <w:numPr>
          <w:ilvl w:val="1"/>
          <w:numId w:val="11"/>
        </w:numPr>
        <w:rPr>
          <w:rFonts w:cs="Arial"/>
        </w:rPr>
      </w:pPr>
      <w:bookmarkStart w:id="2" w:name="_Toc529315987"/>
      <w:r w:rsidRPr="00FE2E12">
        <w:rPr>
          <w:rFonts w:cs="Arial"/>
        </w:rPr>
        <w:t xml:space="preserve">IBM </w:t>
      </w:r>
      <w:r w:rsidR="003A76FE" w:rsidRPr="00FE2E12">
        <w:rPr>
          <w:rFonts w:cs="Arial"/>
        </w:rPr>
        <w:t>Cloud</w:t>
      </w:r>
      <w:bookmarkEnd w:id="2"/>
    </w:p>
    <w:p w14:paraId="3BCD16CB" w14:textId="77777777" w:rsidR="00AF7FF4" w:rsidRPr="00FE2E12" w:rsidRDefault="00AF7FF4" w:rsidP="00754C77">
      <w:pPr>
        <w:pStyle w:val="Paragrafo"/>
      </w:pPr>
    </w:p>
    <w:p w14:paraId="6C80BF67" w14:textId="280A3437" w:rsidR="00634159" w:rsidRPr="00FE2E12" w:rsidRDefault="008F77E2" w:rsidP="00754C77">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754C77">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754C77">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754C77">
      <w:pPr>
        <w:pStyle w:val="Paragrafo"/>
      </w:pPr>
    </w:p>
    <w:p w14:paraId="39B6D439" w14:textId="5817C14F" w:rsidR="00EC6382" w:rsidRPr="00FE2E12" w:rsidRDefault="00EC6382" w:rsidP="00EC6382">
      <w:pPr>
        <w:pStyle w:val="Ttulo3"/>
        <w:rPr>
          <w:rFonts w:cs="Arial"/>
        </w:rPr>
      </w:pPr>
      <w:bookmarkStart w:id="3" w:name="_Toc529315988"/>
      <w:r w:rsidRPr="00FE2E12">
        <w:rPr>
          <w:rFonts w:cs="Arial"/>
        </w:rPr>
        <w:t>IBM Watson</w:t>
      </w:r>
      <w:bookmarkEnd w:id="3"/>
    </w:p>
    <w:p w14:paraId="63055316" w14:textId="77777777" w:rsidR="000474D4" w:rsidRPr="00FE2E12" w:rsidRDefault="000474D4" w:rsidP="00754C77">
      <w:pPr>
        <w:pStyle w:val="Paragrafo"/>
      </w:pPr>
    </w:p>
    <w:p w14:paraId="45A8D9EE" w14:textId="77777777" w:rsidR="002D788F" w:rsidRDefault="00A40BBF" w:rsidP="00754C77">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754C77">
      <w:pPr>
        <w:pStyle w:val="Paragrafo"/>
      </w:pPr>
      <w:r>
        <w:t xml:space="preserve">O Watson foi apresentado mundialmente em 2011 durante o programa de televisão americano de perguntas e respostas, Jeopardy! Em sua participação, o </w:t>
      </w:r>
      <w:r>
        <w:lastRenderedPageBreak/>
        <w:t>Watson precisava agir como um dos participantes do programa, respondendo às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754C77">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7C6A302F" w:rsidR="00C4587E" w:rsidRPr="00663EBC" w:rsidRDefault="0091135C" w:rsidP="00754C77">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t xml:space="preserve"> </w:t>
      </w:r>
      <w:r w:rsidR="002A0229" w:rsidRPr="00FE2E12">
        <w:t xml:space="preserve">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w:t>
      </w:r>
      <w:r w:rsidR="006F5A43">
        <w:t>mostra o painel de controle do IBM Cloud onde é possível selecionar os serviços ofertados pelo IBM Watson, a figura apresenta somente 6 serviços dos demais.</w:t>
      </w:r>
    </w:p>
    <w:p w14:paraId="2B7ED7A0" w14:textId="0C9F1CD3" w:rsidR="00C4587E" w:rsidRPr="00C4587E" w:rsidRDefault="00C4587E" w:rsidP="00CD50F4">
      <w:pPr>
        <w:pStyle w:val="Legenda"/>
      </w:pPr>
      <w:bookmarkStart w:id="4" w:name="_Toc529463815"/>
      <w:r>
        <w:lastRenderedPageBreak/>
        <w:t xml:space="preserve">Figura </w:t>
      </w:r>
      <w:fldSimple w:instr=" SEQ Figura \* ARABIC ">
        <w:r w:rsidR="008B68A0">
          <w:rPr>
            <w:noProof/>
          </w:rPr>
          <w:t>1</w:t>
        </w:r>
      </w:fldSimple>
      <w:r>
        <w:t xml:space="preserve"> - Painel da plataforma IBM Cloud contendo alguns serviços disponibilizados pelo IBM Watson</w:t>
      </w:r>
      <w:r w:rsidR="00947ABD">
        <w:t>.</w:t>
      </w:r>
      <w:bookmarkEnd w:id="4"/>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5" w:name="_Toc529315989"/>
      <w:r w:rsidRPr="00FE2E12">
        <w:rPr>
          <w:rFonts w:cs="Arial"/>
        </w:rPr>
        <w:t>Watson Assistant</w:t>
      </w:r>
      <w:bookmarkEnd w:id="5"/>
    </w:p>
    <w:p w14:paraId="3334012E" w14:textId="77777777" w:rsidR="00EF6BDC" w:rsidRPr="00FE2E12" w:rsidRDefault="00EF6BDC" w:rsidP="00754C77">
      <w:pPr>
        <w:pStyle w:val="Paragrafo"/>
      </w:pPr>
    </w:p>
    <w:p w14:paraId="0F77405F" w14:textId="052DB42A" w:rsidR="00EF6BDC" w:rsidRPr="00FE2E12" w:rsidRDefault="00666980" w:rsidP="00754C77">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754C7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4691508D" w:rsidR="00EF6BDC" w:rsidRPr="00FE2E12" w:rsidRDefault="003D356A" w:rsidP="00754C77">
      <w:pPr>
        <w:pStyle w:val="Paragrafo"/>
      </w:pPr>
      <w:r>
        <w:lastRenderedPageBreak/>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 xml:space="preserve">workspaces, </w:t>
      </w:r>
      <w:r>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00CD3CD6" w:rsidRPr="00FE2E12">
        <w:t>.</w:t>
      </w:r>
    </w:p>
    <w:p w14:paraId="7C4550D9" w14:textId="77777777" w:rsidR="00EC501A" w:rsidRPr="00FE2E12" w:rsidRDefault="00EC501A" w:rsidP="00754C77">
      <w:pPr>
        <w:pStyle w:val="Paragrafo"/>
      </w:pPr>
    </w:p>
    <w:p w14:paraId="496F9574" w14:textId="6849A1C2" w:rsidR="00090411" w:rsidRDefault="00090411" w:rsidP="00CD50F4">
      <w:pPr>
        <w:pStyle w:val="Legenda"/>
      </w:pPr>
      <w:bookmarkStart w:id="6" w:name="_Toc529463816"/>
      <w:r>
        <w:t xml:space="preserve">Figura </w:t>
      </w:r>
      <w:fldSimple w:instr=" SEQ Figura \* ARABIC ">
        <w:r w:rsidR="008B68A0">
          <w:rPr>
            <w:noProof/>
          </w:rPr>
          <w:t>2</w:t>
        </w:r>
      </w:fldSimple>
      <w:r>
        <w:t xml:space="preserve"> - Painel do </w:t>
      </w:r>
      <w:r w:rsidR="000307D3">
        <w:t>serviço Watson Assistant</w:t>
      </w:r>
      <w:r>
        <w:t xml:space="preserve"> para criação de workspaces</w:t>
      </w:r>
      <w:r w:rsidR="00947ABD">
        <w:t>.</w:t>
      </w:r>
      <w:bookmarkEnd w:id="6"/>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754C77">
      <w:pPr>
        <w:pStyle w:val="Paragrafo"/>
      </w:pPr>
    </w:p>
    <w:p w14:paraId="52E290D3" w14:textId="77777777" w:rsidR="00CE0AE9" w:rsidRDefault="00CE0AE9" w:rsidP="00754C7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0DA24B98" w:rsidR="000E08C6" w:rsidRPr="00FE2E12" w:rsidRDefault="00CE0AE9" w:rsidP="00754C7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43D44091" w14:textId="0D3356D9" w:rsidR="003D5282" w:rsidRDefault="003D5282" w:rsidP="00CD50F4">
      <w:pPr>
        <w:pStyle w:val="Legenda"/>
      </w:pPr>
      <w:bookmarkStart w:id="7" w:name="_Toc529463817"/>
      <w:r>
        <w:lastRenderedPageBreak/>
        <w:t xml:space="preserve">Figura </w:t>
      </w:r>
      <w:fldSimple w:instr=" SEQ Figura \* ARABIC ">
        <w:r w:rsidR="008B68A0">
          <w:rPr>
            <w:noProof/>
          </w:rPr>
          <w:t>3</w:t>
        </w:r>
      </w:fldSimple>
      <w:r>
        <w:t xml:space="preserve"> - Painel do serviço Watson Assistant para a criação de Intents.</w:t>
      </w:r>
      <w:bookmarkEnd w:id="7"/>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754C77">
      <w:pPr>
        <w:pStyle w:val="Paragrafo"/>
      </w:pPr>
    </w:p>
    <w:p w14:paraId="1FB43CAD" w14:textId="32934272" w:rsidR="00982A0C" w:rsidRPr="00FE2E12" w:rsidRDefault="00C837D5" w:rsidP="00754C7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 como pode ser visto na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w:t>
      </w:r>
      <w:r w:rsidR="00B712EE">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754C77">
      <w:pPr>
        <w:pStyle w:val="Paragrafo"/>
      </w:pPr>
    </w:p>
    <w:p w14:paraId="5CB3143F" w14:textId="55B61DF3" w:rsidR="00502218" w:rsidRDefault="00502218" w:rsidP="00CD50F4">
      <w:pPr>
        <w:pStyle w:val="Legenda"/>
      </w:pPr>
      <w:bookmarkStart w:id="8" w:name="_Toc529463818"/>
      <w:r>
        <w:t xml:space="preserve">Figura </w:t>
      </w:r>
      <w:fldSimple w:instr=" SEQ Figura \* ARABIC ">
        <w:r w:rsidR="008B68A0">
          <w:rPr>
            <w:noProof/>
          </w:rPr>
          <w:t>4</w:t>
        </w:r>
      </w:fldSimple>
      <w:r>
        <w:t xml:space="preserve"> - </w:t>
      </w:r>
      <w:r w:rsidRPr="00C87441">
        <w:t xml:space="preserve">Painel do serviço Watson Assistant para a criação de </w:t>
      </w:r>
      <w:r>
        <w:t>Entities</w:t>
      </w:r>
      <w:r w:rsidRPr="00C87441">
        <w:t>.</w:t>
      </w:r>
      <w:bookmarkEnd w:id="8"/>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754C77">
      <w:pPr>
        <w:pStyle w:val="Paragrafo"/>
      </w:pPr>
    </w:p>
    <w:p w14:paraId="3549561B" w14:textId="77777777" w:rsidR="00FC00AE" w:rsidRDefault="00FC00AE" w:rsidP="00754C7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18BDC83E" w:rsidR="00784C70" w:rsidRDefault="00FC00AE" w:rsidP="00754C7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w:t>
      </w:r>
      <w:r w:rsidR="00770E9D">
        <w:lastRenderedPageBreak/>
        <w:t>entidades localizadas na mensagem de entrada ou informações extras passadas ao requisitar o serviço.</w:t>
      </w:r>
    </w:p>
    <w:p w14:paraId="43B7B86E" w14:textId="77777777" w:rsidR="00770E9D" w:rsidRPr="00FE2E12" w:rsidRDefault="00770E9D" w:rsidP="00754C77">
      <w:pPr>
        <w:pStyle w:val="Paragrafo"/>
      </w:pPr>
    </w:p>
    <w:p w14:paraId="72CDC4B9" w14:textId="163D170D" w:rsidR="00765FBA" w:rsidRDefault="00765FBA" w:rsidP="00CD50F4">
      <w:pPr>
        <w:pStyle w:val="Legenda"/>
      </w:pPr>
      <w:bookmarkStart w:id="9" w:name="_Toc529463819"/>
      <w:r>
        <w:t xml:space="preserve">Figura </w:t>
      </w:r>
      <w:fldSimple w:instr=" SEQ Figura \* ARABIC ">
        <w:r w:rsidR="008B68A0">
          <w:rPr>
            <w:noProof/>
          </w:rPr>
          <w:t>5</w:t>
        </w:r>
      </w:fldSimple>
      <w:r>
        <w:t xml:space="preserve"> - </w:t>
      </w:r>
      <w:r w:rsidRPr="00A526E6">
        <w:t xml:space="preserve">Painel do serviço Watson Assistant para a criação de </w:t>
      </w:r>
      <w:r>
        <w:t>Dialogs</w:t>
      </w:r>
      <w:r w:rsidRPr="00A526E6">
        <w:t>.</w:t>
      </w:r>
      <w:bookmarkEnd w:id="9"/>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754C77">
      <w:pPr>
        <w:pStyle w:val="Paragrafo"/>
      </w:pPr>
    </w:p>
    <w:p w14:paraId="50653064" w14:textId="77777777" w:rsidR="005D7923" w:rsidRDefault="005D7923" w:rsidP="00754C77">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Pr="00FE2E12" w:rsidRDefault="002A2E12" w:rsidP="00754C77">
      <w:pPr>
        <w:pStyle w:val="Paragrafo"/>
      </w:pPr>
    </w:p>
    <w:p w14:paraId="14120894" w14:textId="573E77C9" w:rsidR="00E7358F" w:rsidRPr="00FE2E12" w:rsidRDefault="00B71293" w:rsidP="002E16FC">
      <w:pPr>
        <w:pStyle w:val="Ttulo2"/>
        <w:rPr>
          <w:rFonts w:cs="Arial"/>
        </w:rPr>
      </w:pPr>
      <w:bookmarkStart w:id="10" w:name="_Toc529315990"/>
      <w:r w:rsidRPr="00FE2E12">
        <w:rPr>
          <w:rFonts w:cs="Arial"/>
        </w:rPr>
        <w:t>Aplicativos de Troca de Mensagens</w:t>
      </w:r>
      <w:bookmarkEnd w:id="10"/>
    </w:p>
    <w:p w14:paraId="27AA5BE1" w14:textId="77777777" w:rsidR="00EF06DE" w:rsidRPr="00FE2E12" w:rsidRDefault="00EF06DE" w:rsidP="00754C77">
      <w:pPr>
        <w:pStyle w:val="Paragrafo"/>
      </w:pPr>
    </w:p>
    <w:p w14:paraId="741EB5FD" w14:textId="5938941C" w:rsidR="00E419FB" w:rsidRPr="00E419FB" w:rsidRDefault="00BB0636" w:rsidP="00754C7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6ADE19B" w:rsidR="00B71293" w:rsidRPr="00FE2E12" w:rsidRDefault="00B71293" w:rsidP="00B71293">
      <w:pPr>
        <w:pStyle w:val="Ttulo3"/>
        <w:rPr>
          <w:rFonts w:cs="Arial"/>
        </w:rPr>
      </w:pPr>
      <w:bookmarkStart w:id="11" w:name="_Toc529315991"/>
      <w:r w:rsidRPr="00FE2E12">
        <w:rPr>
          <w:rFonts w:cs="Arial"/>
        </w:rPr>
        <w:lastRenderedPageBreak/>
        <w:t>Telegram</w:t>
      </w:r>
      <w:bookmarkEnd w:id="11"/>
    </w:p>
    <w:p w14:paraId="08D4A3B3" w14:textId="77777777" w:rsidR="00D71F91" w:rsidRPr="00FE2E12" w:rsidRDefault="00D71F91" w:rsidP="00754C77">
      <w:pPr>
        <w:pStyle w:val="Paragrafo"/>
      </w:pPr>
    </w:p>
    <w:p w14:paraId="3AE0BF3A" w14:textId="77777777" w:rsidR="00CC32C2" w:rsidRDefault="0083777E" w:rsidP="00754C77">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754C7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754C7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29AE7243" w:rsidR="003D3737" w:rsidRPr="00FE2E12" w:rsidRDefault="007251F6" w:rsidP="00754C77">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675979870:AAGsgYDvpg2_nwuoG-A7KPHDZQffqWIOkFY” que será utilizado para acessar e controlar as funcionalidades deste </w:t>
      </w:r>
      <w:r w:rsidR="005D2CE0">
        <w:rPr>
          <w:i/>
          <w:iCs/>
        </w:rPr>
        <w:t>bot</w:t>
      </w:r>
      <w:r w:rsidR="005D2CE0">
        <w:t>.</w:t>
      </w:r>
    </w:p>
    <w:p w14:paraId="6C47B512" w14:textId="62293517" w:rsidR="00FB1A03" w:rsidRDefault="00FB1A03" w:rsidP="00CD50F4">
      <w:pPr>
        <w:pStyle w:val="Legenda"/>
      </w:pPr>
      <w:bookmarkStart w:id="12" w:name="_Toc529463820"/>
      <w:r>
        <w:lastRenderedPageBreak/>
        <w:t xml:space="preserve">Figura </w:t>
      </w:r>
      <w:fldSimple w:instr=" SEQ Figura \* ARABIC ">
        <w:r w:rsidR="008B68A0">
          <w:rPr>
            <w:noProof/>
          </w:rPr>
          <w:t>6</w:t>
        </w:r>
      </w:fldSimple>
      <w:r>
        <w:t xml:space="preserve"> - Criação de um novo bot a partir do</w:t>
      </w:r>
      <w:r w:rsidRPr="00C440FC">
        <w:t xml:space="preserve"> Telegram </w:t>
      </w:r>
      <w:r>
        <w:t>em uma conversa com o</w:t>
      </w:r>
      <w:r w:rsidRPr="00C440FC">
        <w:t xml:space="preserve"> BotFather</w:t>
      </w:r>
      <w:r>
        <w:rPr>
          <w:noProof/>
        </w:rPr>
        <w:t>.</w:t>
      </w:r>
      <w:bookmarkEnd w:id="12"/>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754C77">
      <w:pPr>
        <w:pStyle w:val="Paragrafo"/>
      </w:pPr>
    </w:p>
    <w:p w14:paraId="530F7507" w14:textId="77777777" w:rsidR="006E61DA" w:rsidRDefault="006E61DA" w:rsidP="00754C7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754C77">
      <w:pPr>
        <w:pStyle w:val="Paragrafo"/>
      </w:pPr>
    </w:p>
    <w:p w14:paraId="31E416E8" w14:textId="199D9279" w:rsidR="00B71293" w:rsidRPr="00FE2E12" w:rsidRDefault="00B71293" w:rsidP="00B71293">
      <w:pPr>
        <w:pStyle w:val="Ttulo3"/>
        <w:rPr>
          <w:rFonts w:cs="Arial"/>
        </w:rPr>
      </w:pPr>
      <w:bookmarkStart w:id="13" w:name="_Toc529315992"/>
      <w:r w:rsidRPr="00FE2E12">
        <w:rPr>
          <w:rFonts w:cs="Arial"/>
        </w:rPr>
        <w:t>Messenger</w:t>
      </w:r>
      <w:bookmarkEnd w:id="13"/>
    </w:p>
    <w:p w14:paraId="6A60B5B1" w14:textId="77777777" w:rsidR="003A2F64" w:rsidRPr="00FE2E12" w:rsidRDefault="003A2F64" w:rsidP="00754C77">
      <w:pPr>
        <w:pStyle w:val="Paragrafo"/>
      </w:pPr>
    </w:p>
    <w:p w14:paraId="6F7A47A1" w14:textId="77777777" w:rsidR="006B0860" w:rsidRDefault="006B0860" w:rsidP="00754C7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767B9B52" w14:textId="6CC7BCB4" w:rsidR="008E579A" w:rsidRDefault="006B0860" w:rsidP="00754C7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w:t>
      </w:r>
      <w:r w:rsidR="00B5782C">
        <w:t xml:space="preserve">com duas aplicações já criadas e um botão para criar uma nova. Após a criação da aplicação pelo painel é necessário a configuração de </w:t>
      </w:r>
      <w:r w:rsidR="00B5782C">
        <w:lastRenderedPageBreak/>
        <w:t xml:space="preserve">chaves de autenticação para que o </w:t>
      </w:r>
      <w:r w:rsidR="00B5782C">
        <w:rPr>
          <w:i/>
          <w:iCs/>
        </w:rPr>
        <w:t>bot</w:t>
      </w:r>
      <w:r w:rsidR="00B5782C">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14" w:name="_Toc529463821"/>
      <w:r>
        <w:t xml:space="preserve">Figura </w:t>
      </w:r>
      <w:fldSimple w:instr=" SEQ Figura \* ARABIC ">
        <w:r w:rsidR="008B68A0">
          <w:rPr>
            <w:noProof/>
          </w:rPr>
          <w:t>7</w:t>
        </w:r>
      </w:fldSimple>
      <w:r>
        <w:t xml:space="preserve"> - </w:t>
      </w:r>
      <w:r w:rsidRPr="00E20505">
        <w:t>Painel de criação e edição de aplicativos do Facebook</w:t>
      </w:r>
      <w:r>
        <w:t>.</w:t>
      </w:r>
      <w:bookmarkEnd w:id="14"/>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754C77">
      <w:pPr>
        <w:pStyle w:val="Paragrafo"/>
      </w:pPr>
    </w:p>
    <w:p w14:paraId="04E9A987" w14:textId="56E3C763" w:rsidR="00FB7845" w:rsidRPr="00FE2E12" w:rsidRDefault="00A31C5C" w:rsidP="00754C7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754C77">
      <w:pPr>
        <w:pStyle w:val="Paragrafo"/>
      </w:pPr>
    </w:p>
    <w:p w14:paraId="6365BC91" w14:textId="77777777" w:rsidR="001E45C2" w:rsidRPr="00FE2E12" w:rsidRDefault="001E45C2" w:rsidP="00754C77">
      <w:pPr>
        <w:pStyle w:val="Paragrafo"/>
      </w:pPr>
    </w:p>
    <w:p w14:paraId="164F96CE" w14:textId="3CE2E02A" w:rsidR="00E7358F" w:rsidRPr="00FE2E12" w:rsidRDefault="00E7358F" w:rsidP="002E16FC">
      <w:pPr>
        <w:pStyle w:val="Ttulo2"/>
        <w:rPr>
          <w:rFonts w:cs="Arial"/>
        </w:rPr>
      </w:pPr>
      <w:bookmarkStart w:id="15" w:name="_Toc529315993"/>
      <w:r w:rsidRPr="00FE2E12">
        <w:rPr>
          <w:rFonts w:cs="Arial"/>
        </w:rPr>
        <w:lastRenderedPageBreak/>
        <w:t>Back4App</w:t>
      </w:r>
      <w:bookmarkEnd w:id="15"/>
    </w:p>
    <w:p w14:paraId="0E8A4A30" w14:textId="77777777" w:rsidR="00760F59" w:rsidRPr="00FE2E12" w:rsidRDefault="00760F59" w:rsidP="00754C77">
      <w:pPr>
        <w:pStyle w:val="Paragrafo"/>
      </w:pPr>
    </w:p>
    <w:p w14:paraId="1CEE6573" w14:textId="73D20F76" w:rsidR="00760F59" w:rsidRPr="00FE2E12" w:rsidRDefault="00413E42" w:rsidP="00754C77">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754C7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3E88CA51" w:rsidR="00CD7682" w:rsidRPr="00FE2E12" w:rsidRDefault="00DF2AF5" w:rsidP="00754C77">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E867D0E" w:rsidR="008B5F32" w:rsidRDefault="008B5F32" w:rsidP="00CD50F4">
      <w:pPr>
        <w:pStyle w:val="Legenda"/>
      </w:pPr>
      <w:bookmarkStart w:id="16" w:name="_Toc529463822"/>
      <w:r>
        <w:lastRenderedPageBreak/>
        <w:t xml:space="preserve">Figura </w:t>
      </w:r>
      <w:fldSimple w:instr=" SEQ Figura \* ARABIC ">
        <w:r w:rsidR="008B68A0">
          <w:rPr>
            <w:noProof/>
          </w:rPr>
          <w:t>8</w:t>
        </w:r>
      </w:fldSimple>
      <w:r>
        <w:rPr>
          <w:noProof/>
        </w:rPr>
        <w:t xml:space="preserve"> - Painel de controle de uma aplicação no Back4App.</w:t>
      </w:r>
      <w:bookmarkEnd w:id="16"/>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754C7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754C77">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754C77">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754C77">
      <w:pPr>
        <w:pStyle w:val="Paragrafo"/>
      </w:pPr>
    </w:p>
    <w:p w14:paraId="06590C1F" w14:textId="18F0E6B4" w:rsidR="00E7358F" w:rsidRPr="00FE2E12" w:rsidRDefault="00B71293" w:rsidP="002E16FC">
      <w:pPr>
        <w:pStyle w:val="Ttulo2"/>
        <w:rPr>
          <w:rFonts w:cs="Arial"/>
        </w:rPr>
      </w:pPr>
      <w:bookmarkStart w:id="17" w:name="_Toc529315994"/>
      <w:r w:rsidRPr="00FE2E12">
        <w:rPr>
          <w:rFonts w:cs="Arial"/>
        </w:rPr>
        <w:t>VPS Hosting</w:t>
      </w:r>
      <w:bookmarkEnd w:id="17"/>
    </w:p>
    <w:p w14:paraId="76804BB6" w14:textId="77777777" w:rsidR="00621BA0" w:rsidRPr="00FE2E12" w:rsidRDefault="00621BA0" w:rsidP="00754C77">
      <w:pPr>
        <w:pStyle w:val="Paragrafo"/>
      </w:pPr>
    </w:p>
    <w:p w14:paraId="32E5755C" w14:textId="17A7AEB6" w:rsidR="00621BA0" w:rsidRDefault="00A77D1C" w:rsidP="00754C77">
      <w:pPr>
        <w:pStyle w:val="Paragrafo"/>
      </w:pPr>
      <w:r>
        <w:t xml:space="preserve">VPS </w:t>
      </w:r>
      <w:r>
        <w:rPr>
          <w:i/>
          <w:iCs/>
        </w:rPr>
        <w:t>Hosting</w:t>
      </w:r>
      <w: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754C77">
      <w:pPr>
        <w:pStyle w:val="Paragrafo"/>
      </w:pPr>
    </w:p>
    <w:p w14:paraId="2132A5FB" w14:textId="31B96065" w:rsidR="00B71293" w:rsidRPr="00FE2E12" w:rsidRDefault="00A55AA5" w:rsidP="00B71293">
      <w:pPr>
        <w:pStyle w:val="Ttulo3"/>
        <w:rPr>
          <w:rFonts w:cs="Arial"/>
        </w:rPr>
      </w:pPr>
      <w:bookmarkStart w:id="18" w:name="_Toc529315995"/>
      <w:r w:rsidRPr="00FE2E12">
        <w:rPr>
          <w:rFonts w:cs="Arial"/>
        </w:rPr>
        <w:t>DigitalOcean</w:t>
      </w:r>
      <w:r w:rsidR="00D055A1" w:rsidRPr="00FE2E12">
        <w:rPr>
          <w:rFonts w:cs="Arial"/>
        </w:rPr>
        <w:t xml:space="preserve"> Droplet</w:t>
      </w:r>
      <w:bookmarkEnd w:id="18"/>
    </w:p>
    <w:p w14:paraId="7B73BB2E" w14:textId="77777777" w:rsidR="00A55AA5" w:rsidRPr="00FE2E12" w:rsidRDefault="00A55AA5" w:rsidP="00754C77">
      <w:pPr>
        <w:pStyle w:val="Paragrafo"/>
      </w:pPr>
    </w:p>
    <w:p w14:paraId="5014C0E1" w14:textId="3BD089AE" w:rsidR="009A409C" w:rsidRPr="00FE2E12" w:rsidRDefault="00752C31" w:rsidP="00754C7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754C7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77777777" w:rsidR="00D675C0" w:rsidRDefault="004775E2" w:rsidP="00754C7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754C77">
      <w:pPr>
        <w:pStyle w:val="Paragrafo"/>
      </w:pPr>
    </w:p>
    <w:p w14:paraId="24F14FCF" w14:textId="544E621D" w:rsidR="00FD4884" w:rsidRDefault="00FD4884" w:rsidP="00CD50F4">
      <w:pPr>
        <w:pStyle w:val="Legenda"/>
      </w:pPr>
      <w:bookmarkStart w:id="19" w:name="_Toc529463823"/>
      <w:r>
        <w:lastRenderedPageBreak/>
        <w:t xml:space="preserve">Figura </w:t>
      </w:r>
      <w:fldSimple w:instr=" SEQ Figura \* ARABIC ">
        <w:r w:rsidR="008B68A0">
          <w:rPr>
            <w:noProof/>
          </w:rPr>
          <w:t>9</w:t>
        </w:r>
      </w:fldSimple>
      <w:r>
        <w:rPr>
          <w:noProof/>
        </w:rPr>
        <w:t xml:space="preserve"> - Painel de controle de um Droplet na plataforma do DigitalOcean.</w:t>
      </w:r>
      <w:bookmarkEnd w:id="19"/>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754C77">
      <w:pPr>
        <w:pStyle w:val="Paragrafo"/>
      </w:pPr>
    </w:p>
    <w:p w14:paraId="1BE68DCC" w14:textId="1443B249" w:rsidR="00D4590A" w:rsidRDefault="00B04663" w:rsidP="00754C7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754C77">
      <w:pPr>
        <w:pStyle w:val="Paragrafo"/>
      </w:pPr>
    </w:p>
    <w:p w14:paraId="2F1641D0" w14:textId="6E3F54FC" w:rsidR="00B71293" w:rsidRPr="00FE2E12" w:rsidRDefault="00A55AA5" w:rsidP="00B71293">
      <w:pPr>
        <w:pStyle w:val="Ttulo3"/>
        <w:rPr>
          <w:rFonts w:cs="Arial"/>
        </w:rPr>
      </w:pPr>
      <w:bookmarkStart w:id="20" w:name="_Toc529315996"/>
      <w:r w:rsidRPr="00FE2E12">
        <w:rPr>
          <w:rFonts w:cs="Arial"/>
        </w:rPr>
        <w:t>Heroku</w:t>
      </w:r>
      <w:r w:rsidR="00D055A1" w:rsidRPr="00FE2E12">
        <w:rPr>
          <w:rFonts w:cs="Arial"/>
        </w:rPr>
        <w:t xml:space="preserve"> Dyno</w:t>
      </w:r>
      <w:bookmarkEnd w:id="20"/>
    </w:p>
    <w:p w14:paraId="4D946B4B" w14:textId="77777777" w:rsidR="00D055A1" w:rsidRPr="00FE2E12" w:rsidRDefault="00D055A1" w:rsidP="00754C77">
      <w:pPr>
        <w:pStyle w:val="Paragrafo"/>
      </w:pPr>
    </w:p>
    <w:p w14:paraId="14ED476F" w14:textId="39E4F06B" w:rsidR="002A3A6F" w:rsidRDefault="00D055A1" w:rsidP="00754C7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754C7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65319E3F" w:rsidR="008D7F9F" w:rsidRDefault="002A3A6F" w:rsidP="00754C77">
      <w:pPr>
        <w:pStyle w:val="Paragrafo"/>
      </w:pPr>
      <w:r>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754C77">
      <w:pPr>
        <w:pStyle w:val="Paragrafo"/>
      </w:pPr>
    </w:p>
    <w:p w14:paraId="6B44FAC0" w14:textId="4C5881C3" w:rsidR="00C634F3" w:rsidRDefault="00C634F3" w:rsidP="00CD50F4">
      <w:pPr>
        <w:pStyle w:val="Legenda"/>
      </w:pPr>
      <w:bookmarkStart w:id="21" w:name="_Toc529463824"/>
      <w:r>
        <w:t xml:space="preserve">Figura </w:t>
      </w:r>
      <w:fldSimple w:instr=" SEQ Figura \* ARABIC ">
        <w:r w:rsidR="008B68A0">
          <w:rPr>
            <w:noProof/>
          </w:rPr>
          <w:t>10</w:t>
        </w:r>
      </w:fldSimple>
      <w:r>
        <w:t xml:space="preserve"> - Painel de controle de um Dyno na plataforma do Heroku.</w:t>
      </w:r>
      <w:bookmarkEnd w:id="21"/>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754C7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754C7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754C77">
      <w:pPr>
        <w:pStyle w:val="Paragrafo"/>
      </w:pPr>
    </w:p>
    <w:p w14:paraId="03E781D0" w14:textId="30909ECA" w:rsidR="006A491C" w:rsidRPr="00FE2E12" w:rsidRDefault="006A491C" w:rsidP="006A491C">
      <w:pPr>
        <w:pStyle w:val="Ttulo2"/>
        <w:rPr>
          <w:rFonts w:cs="Arial"/>
        </w:rPr>
      </w:pPr>
      <w:bookmarkStart w:id="22" w:name="_Ref528850929"/>
      <w:bookmarkStart w:id="23" w:name="_Toc529315997"/>
      <w:r w:rsidRPr="00FE2E12">
        <w:rPr>
          <w:rFonts w:cs="Arial"/>
        </w:rPr>
        <w:t>Selenium</w:t>
      </w:r>
      <w:r w:rsidR="0034098D" w:rsidRPr="00FE2E12">
        <w:rPr>
          <w:rFonts w:cs="Arial"/>
        </w:rPr>
        <w:t xml:space="preserve"> WebDriver</w:t>
      </w:r>
      <w:bookmarkEnd w:id="22"/>
      <w:bookmarkEnd w:id="23"/>
    </w:p>
    <w:p w14:paraId="76DBAE95" w14:textId="77777777" w:rsidR="006E68B7" w:rsidRPr="00FE2E12" w:rsidRDefault="006E68B7" w:rsidP="00754C77">
      <w:pPr>
        <w:pStyle w:val="Paragrafo"/>
      </w:pPr>
    </w:p>
    <w:p w14:paraId="660DDAA1" w14:textId="77777777" w:rsidR="00E55B48" w:rsidRDefault="00E55B48" w:rsidP="00754C7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754C7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754C7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754C7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754C77">
      <w:pPr>
        <w:pStyle w:val="Paragrafo"/>
      </w:pPr>
    </w:p>
    <w:p w14:paraId="09344888" w14:textId="1863D644" w:rsidR="0054475C" w:rsidRPr="00FE2E12" w:rsidRDefault="00821E7A" w:rsidP="00821E7A">
      <w:pPr>
        <w:pStyle w:val="Ttulo2"/>
        <w:rPr>
          <w:rFonts w:cs="Arial"/>
        </w:rPr>
      </w:pPr>
      <w:bookmarkStart w:id="24" w:name="_Toc529315998"/>
      <w:r w:rsidRPr="00FE2E12">
        <w:rPr>
          <w:rFonts w:cs="Arial"/>
        </w:rPr>
        <w:lastRenderedPageBreak/>
        <w:t>Kanban</w:t>
      </w:r>
      <w:bookmarkEnd w:id="24"/>
    </w:p>
    <w:p w14:paraId="35CF4B1F" w14:textId="77777777" w:rsidR="0054475C" w:rsidRPr="00FE2E12" w:rsidRDefault="0054475C" w:rsidP="00754C77">
      <w:pPr>
        <w:pStyle w:val="Paragrafo"/>
      </w:pPr>
    </w:p>
    <w:p w14:paraId="2DD92CA3" w14:textId="77777777" w:rsidR="00231BD0" w:rsidRDefault="00231BD0" w:rsidP="00754C7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754C77">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754C7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754C77">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754C77">
      <w:pPr>
        <w:pStyle w:val="Paragrafo"/>
      </w:pPr>
    </w:p>
    <w:p w14:paraId="5F5FF278" w14:textId="77777777" w:rsidR="00876DFA" w:rsidRPr="00FE2E12" w:rsidRDefault="00876DFA" w:rsidP="00754C77">
      <w:pPr>
        <w:pStyle w:val="Paragrafo"/>
      </w:pPr>
    </w:p>
    <w:p w14:paraId="7EE5D9F4" w14:textId="77777777" w:rsidR="00876DFA" w:rsidRPr="00FE2E12" w:rsidRDefault="00876DFA" w:rsidP="00754C77">
      <w:pPr>
        <w:pStyle w:val="Paragrafo"/>
      </w:pPr>
    </w:p>
    <w:p w14:paraId="52E76937" w14:textId="77777777" w:rsidR="00876DFA" w:rsidRPr="00FE2E12" w:rsidRDefault="00876DFA" w:rsidP="00754C77">
      <w:pPr>
        <w:pStyle w:val="Paragrafo"/>
      </w:pPr>
    </w:p>
    <w:p w14:paraId="12BC3B53" w14:textId="77777777" w:rsidR="00876DFA" w:rsidRDefault="00876DFA" w:rsidP="00754C77">
      <w:pPr>
        <w:pStyle w:val="Paragrafo"/>
      </w:pPr>
    </w:p>
    <w:p w14:paraId="2E3F0C9C" w14:textId="77777777" w:rsidR="005A265B" w:rsidRDefault="005A265B" w:rsidP="00754C77">
      <w:pPr>
        <w:pStyle w:val="Paragrafo"/>
      </w:pPr>
    </w:p>
    <w:p w14:paraId="342F1D3F" w14:textId="77777777" w:rsidR="005A265B" w:rsidRDefault="005A265B" w:rsidP="00754C77">
      <w:pPr>
        <w:pStyle w:val="Paragrafo"/>
      </w:pPr>
    </w:p>
    <w:p w14:paraId="0E81D407" w14:textId="77777777" w:rsidR="005A265B" w:rsidRDefault="005A265B" w:rsidP="00754C77">
      <w:pPr>
        <w:pStyle w:val="Paragrafo"/>
      </w:pPr>
    </w:p>
    <w:p w14:paraId="25AFD7BA" w14:textId="77777777" w:rsidR="005A265B" w:rsidRDefault="005A265B" w:rsidP="00754C77">
      <w:pPr>
        <w:pStyle w:val="Paragrafo"/>
      </w:pPr>
    </w:p>
    <w:p w14:paraId="65F3C379" w14:textId="77777777" w:rsidR="005A265B" w:rsidRDefault="005A265B" w:rsidP="00754C77">
      <w:pPr>
        <w:pStyle w:val="Paragrafo"/>
      </w:pPr>
    </w:p>
    <w:p w14:paraId="539EEF0B" w14:textId="77777777" w:rsidR="005A265B" w:rsidRDefault="005A265B" w:rsidP="00754C77">
      <w:pPr>
        <w:pStyle w:val="Paragrafo"/>
      </w:pPr>
    </w:p>
    <w:p w14:paraId="13455D07" w14:textId="77777777" w:rsidR="005A265B" w:rsidRDefault="005A265B" w:rsidP="00754C77">
      <w:pPr>
        <w:pStyle w:val="Paragrafo"/>
      </w:pPr>
    </w:p>
    <w:p w14:paraId="37265879" w14:textId="77777777" w:rsidR="005A265B" w:rsidRPr="00FE2E12" w:rsidRDefault="005A265B" w:rsidP="00754C77">
      <w:pPr>
        <w:pStyle w:val="Paragrafo"/>
      </w:pPr>
    </w:p>
    <w:p w14:paraId="35CC2C4F" w14:textId="7086AB44" w:rsidR="002E16FC" w:rsidRPr="00FE2E12" w:rsidRDefault="009A0547" w:rsidP="00C938D0">
      <w:pPr>
        <w:pStyle w:val="Ttulo1"/>
      </w:pPr>
      <w:bookmarkStart w:id="25" w:name="_Toc529315999"/>
      <w:r w:rsidRPr="00FE2E12">
        <w:lastRenderedPageBreak/>
        <w:t>MATERIAIS E MÉTODOS</w:t>
      </w:r>
      <w:bookmarkEnd w:id="25"/>
    </w:p>
    <w:p w14:paraId="4664385C" w14:textId="77777777" w:rsidR="00F503D9" w:rsidRPr="00FE2E12" w:rsidRDefault="00F503D9" w:rsidP="00754C77">
      <w:pPr>
        <w:pStyle w:val="Paragrafo"/>
      </w:pPr>
    </w:p>
    <w:p w14:paraId="716CB798" w14:textId="77777777" w:rsidR="00A91689" w:rsidRDefault="00A91689" w:rsidP="00754C77">
      <w:pPr>
        <w:pStyle w:val="Paragrafo"/>
      </w:pPr>
      <w: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03A298B0" w:rsidR="00733573" w:rsidRPr="00FE2E12" w:rsidRDefault="00A91689" w:rsidP="00754C7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Desta maneira, para um módulo se comunicar com outro basta eles seguirem o padrão de comunicação estabelecido. A topologia d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18FBE117" w14:textId="60A68901" w:rsidR="000C04E4" w:rsidRPr="00CD50F4" w:rsidRDefault="000C04E4" w:rsidP="00CD50F4">
      <w:pPr>
        <w:pStyle w:val="Legenda"/>
      </w:pPr>
      <w:bookmarkStart w:id="26" w:name="_Toc529463825"/>
      <w:r w:rsidRPr="00CD50F4">
        <w:t xml:space="preserve">Figura </w:t>
      </w:r>
      <w:fldSimple w:instr=" SEQ Figura \* ARABIC ">
        <w:r w:rsidR="008B68A0">
          <w:rPr>
            <w:noProof/>
          </w:rPr>
          <w:t>11</w:t>
        </w:r>
      </w:fldSimple>
      <w:r w:rsidRPr="00CD50F4">
        <w:t xml:space="preserve"> - Topologia de comunicação entre módulos.</w:t>
      </w:r>
      <w:bookmarkEnd w:id="26"/>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77777777" w:rsidR="004C6678" w:rsidRDefault="009C15BD" w:rsidP="00754C77">
      <w:pPr>
        <w:pStyle w:val="Paragrafo"/>
        <w:rPr>
          <w:rFonts w:cs="Arial"/>
          <w:color w:val="000000"/>
        </w:rPr>
      </w:pPr>
      <w:r w:rsidRPr="00FE2E12">
        <w:lastRenderedPageBreak/>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754C7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754C7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754C77">
      <w:pPr>
        <w:pStyle w:val="Paragrafo"/>
      </w:pPr>
    </w:p>
    <w:p w14:paraId="74CC9768" w14:textId="2D59B7DD" w:rsidR="009A0547" w:rsidRPr="00FE2E12" w:rsidRDefault="009A0547" w:rsidP="009A0547">
      <w:pPr>
        <w:pStyle w:val="Ttulo2"/>
        <w:rPr>
          <w:rFonts w:cs="Arial"/>
        </w:rPr>
      </w:pPr>
      <w:bookmarkStart w:id="27" w:name="_Toc529316000"/>
      <w:r w:rsidRPr="00FE2E12">
        <w:rPr>
          <w:rFonts w:cs="Arial"/>
        </w:rPr>
        <w:t>Interface</w:t>
      </w:r>
      <w:bookmarkEnd w:id="27"/>
    </w:p>
    <w:p w14:paraId="322FC021" w14:textId="77777777" w:rsidR="00AE2A84" w:rsidRPr="00FE2E12" w:rsidRDefault="00AE2A84" w:rsidP="00754C77">
      <w:pPr>
        <w:pStyle w:val="Paragrafo"/>
      </w:pPr>
    </w:p>
    <w:p w14:paraId="791EA1DA" w14:textId="77777777" w:rsidR="00FC2960" w:rsidRDefault="00FC2960" w:rsidP="00754C7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754C7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754C77">
      <w:pPr>
        <w:pStyle w:val="Paragrafo"/>
      </w:pPr>
    </w:p>
    <w:p w14:paraId="5F12D5DA" w14:textId="615E84D0" w:rsidR="007F6063" w:rsidRPr="00FE2E12" w:rsidRDefault="00D70A33" w:rsidP="00754C7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754C77">
      <w:pPr>
        <w:pStyle w:val="Paragrafo"/>
        <w:numPr>
          <w:ilvl w:val="0"/>
          <w:numId w:val="12"/>
        </w:numPr>
      </w:pPr>
      <w:r w:rsidRPr="00FE2E12">
        <w:t>n</w:t>
      </w:r>
      <w:r w:rsidR="005F5A6E" w:rsidRPr="00FE2E12">
        <w:t>ome do usuário;</w:t>
      </w:r>
    </w:p>
    <w:p w14:paraId="6FB4B7B4" w14:textId="32E8AB46" w:rsidR="005F5A6E" w:rsidRPr="00FE2E12" w:rsidRDefault="00D70A33" w:rsidP="00754C7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754C77">
      <w:pPr>
        <w:pStyle w:val="Paragrafo"/>
        <w:numPr>
          <w:ilvl w:val="0"/>
          <w:numId w:val="12"/>
        </w:numPr>
      </w:pPr>
      <w:r w:rsidRPr="00FE2E12">
        <w:t>URL do ponto de acesso;</w:t>
      </w:r>
    </w:p>
    <w:p w14:paraId="393D217B" w14:textId="26E1FA83" w:rsidR="00816B58" w:rsidRPr="00FE2E12" w:rsidRDefault="00D70A33" w:rsidP="00754C77">
      <w:pPr>
        <w:pStyle w:val="Paragrafo"/>
        <w:numPr>
          <w:ilvl w:val="0"/>
          <w:numId w:val="12"/>
        </w:numPr>
      </w:pPr>
      <w:r w:rsidRPr="00FE2E12">
        <w:t>mensagem a ser encaminhada.</w:t>
      </w:r>
    </w:p>
    <w:p w14:paraId="3E19CEE9" w14:textId="54BF208B" w:rsidR="00AE2A84" w:rsidRPr="00FE2E12" w:rsidRDefault="005E0C21" w:rsidP="00754C77">
      <w:pPr>
        <w:pStyle w:val="Paragrafo"/>
      </w:pPr>
      <w:r w:rsidRPr="00FE2E12">
        <w:lastRenderedPageBreak/>
        <w:t>E a resposta recebida desta requisição sempre contem as seguintes informações:</w:t>
      </w:r>
    </w:p>
    <w:p w14:paraId="4527E9FD" w14:textId="77777777" w:rsidR="00816B58" w:rsidRPr="00FE2E12" w:rsidRDefault="00816B58" w:rsidP="00754C77">
      <w:pPr>
        <w:pStyle w:val="Paragrafo"/>
      </w:pPr>
    </w:p>
    <w:p w14:paraId="662C838A" w14:textId="4B820D10" w:rsidR="005E0C21" w:rsidRPr="00FE2E12" w:rsidRDefault="00EE038B" w:rsidP="00754C7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754C7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754C77">
      <w:pPr>
        <w:pStyle w:val="Paragrafo"/>
        <w:numPr>
          <w:ilvl w:val="0"/>
          <w:numId w:val="13"/>
        </w:numPr>
      </w:pPr>
      <w:r w:rsidRPr="00FE2E12">
        <w:t>m</w:t>
      </w:r>
      <w:r w:rsidR="00F83907" w:rsidRPr="00FE2E12">
        <w:t>ensagem.</w:t>
      </w:r>
    </w:p>
    <w:p w14:paraId="4350656A" w14:textId="77777777" w:rsidR="005E0C21" w:rsidRPr="00FE2E12" w:rsidRDefault="005E0C21" w:rsidP="00754C77">
      <w:pPr>
        <w:pStyle w:val="Paragrafo"/>
      </w:pPr>
    </w:p>
    <w:p w14:paraId="4B277E5F" w14:textId="4EFBDD61" w:rsidR="00816B58" w:rsidRPr="00FE2E12" w:rsidRDefault="00816B58" w:rsidP="00754C77">
      <w:pPr>
        <w:pStyle w:val="Paragrafo"/>
      </w:pPr>
      <w:r w:rsidRPr="00FE2E12">
        <w:t>Já o ponto de acesso direto deve receber requisições que contenham as seguintes informações:</w:t>
      </w:r>
    </w:p>
    <w:p w14:paraId="1BCBA1F0" w14:textId="77777777" w:rsidR="00456DDE" w:rsidRPr="00FE2E12" w:rsidRDefault="00456DDE" w:rsidP="00754C77">
      <w:pPr>
        <w:pStyle w:val="Paragrafo"/>
      </w:pPr>
    </w:p>
    <w:p w14:paraId="3C2CE5CC" w14:textId="0FFC5096" w:rsidR="00456DDE" w:rsidRPr="00FE2E12" w:rsidRDefault="00FB53B8" w:rsidP="00754C7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754C7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754C7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754C77">
      <w:pPr>
        <w:pStyle w:val="Paragrafo"/>
        <w:numPr>
          <w:ilvl w:val="0"/>
          <w:numId w:val="14"/>
        </w:numPr>
      </w:pPr>
      <w:r w:rsidRPr="00FE2E12">
        <w:t>m</w:t>
      </w:r>
      <w:r w:rsidR="00F83907" w:rsidRPr="00FE2E12">
        <w:t>ensagem.</w:t>
      </w:r>
    </w:p>
    <w:p w14:paraId="749CC632" w14:textId="77777777" w:rsidR="004736D3" w:rsidRPr="00FE2E12" w:rsidRDefault="004736D3" w:rsidP="00754C77">
      <w:pPr>
        <w:pStyle w:val="Paragrafo"/>
      </w:pPr>
    </w:p>
    <w:p w14:paraId="67D96046" w14:textId="36DF8A21" w:rsidR="009A0547" w:rsidRPr="00FE2E12" w:rsidRDefault="009A0547" w:rsidP="009A0547">
      <w:pPr>
        <w:pStyle w:val="Ttulo3"/>
        <w:rPr>
          <w:rFonts w:cs="Arial"/>
        </w:rPr>
      </w:pPr>
      <w:bookmarkStart w:id="28" w:name="_Toc529316001"/>
      <w:r w:rsidRPr="00FE2E12">
        <w:rPr>
          <w:rFonts w:cs="Arial"/>
        </w:rPr>
        <w:t>Telegram</w:t>
      </w:r>
      <w:bookmarkEnd w:id="28"/>
    </w:p>
    <w:p w14:paraId="7ACEB2BB" w14:textId="77777777" w:rsidR="00E539FF" w:rsidRPr="00FE2E12" w:rsidRDefault="00E539FF" w:rsidP="00754C77">
      <w:pPr>
        <w:pStyle w:val="Paragrafo"/>
      </w:pPr>
    </w:p>
    <w:p w14:paraId="1CE742B1" w14:textId="77777777" w:rsidR="006C0536" w:rsidRDefault="006C0536" w:rsidP="00754C7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754C7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754C7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754C7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754C7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754C7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754C7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754C77">
      <w:pPr>
        <w:pStyle w:val="Paragrafo"/>
      </w:pPr>
    </w:p>
    <w:p w14:paraId="194F4210" w14:textId="17B800DD" w:rsidR="009A0547" w:rsidRPr="00FE2E12" w:rsidRDefault="009A0547" w:rsidP="009A0547">
      <w:pPr>
        <w:pStyle w:val="Ttulo3"/>
        <w:rPr>
          <w:rFonts w:cs="Arial"/>
        </w:rPr>
      </w:pPr>
      <w:bookmarkStart w:id="29" w:name="_Toc529316002"/>
      <w:r w:rsidRPr="00FE2E12">
        <w:rPr>
          <w:rFonts w:cs="Arial"/>
        </w:rPr>
        <w:t>Messenger</w:t>
      </w:r>
      <w:bookmarkEnd w:id="29"/>
    </w:p>
    <w:p w14:paraId="17E229F3" w14:textId="77777777" w:rsidR="00654DE5" w:rsidRPr="00FE2E12" w:rsidRDefault="00654DE5" w:rsidP="00754C77">
      <w:pPr>
        <w:pStyle w:val="Paragrafo"/>
      </w:pPr>
    </w:p>
    <w:p w14:paraId="32971C3E" w14:textId="77777777" w:rsidR="00A045EE" w:rsidRDefault="00A045EE" w:rsidP="00754C7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754C7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754C77">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754C7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754C7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754C7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754C7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754C77">
      <w:pPr>
        <w:pStyle w:val="Paragrafo"/>
      </w:pPr>
    </w:p>
    <w:p w14:paraId="5997132C" w14:textId="0325516E" w:rsidR="00846ED9" w:rsidRPr="00FE2E12" w:rsidRDefault="009A0547" w:rsidP="00BA20A5">
      <w:pPr>
        <w:pStyle w:val="Ttulo2"/>
        <w:rPr>
          <w:rFonts w:cs="Arial"/>
        </w:rPr>
      </w:pPr>
      <w:bookmarkStart w:id="30" w:name="_Toc529316003"/>
      <w:r w:rsidRPr="00FE2E12">
        <w:rPr>
          <w:rFonts w:cs="Arial"/>
        </w:rPr>
        <w:lastRenderedPageBreak/>
        <w:t>Banco de Dados</w:t>
      </w:r>
      <w:bookmarkEnd w:id="30"/>
    </w:p>
    <w:p w14:paraId="6544A02A" w14:textId="77777777" w:rsidR="00B9110E" w:rsidRPr="00FE2E12" w:rsidRDefault="00B9110E" w:rsidP="00754C77">
      <w:pPr>
        <w:pStyle w:val="Paragrafo"/>
      </w:pPr>
    </w:p>
    <w:p w14:paraId="6B464A13" w14:textId="77777777" w:rsidR="00BA7587" w:rsidRDefault="00BA7587" w:rsidP="00754C7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754C7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754C7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754C7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754C7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754C7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754C7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754C7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754C7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754C77">
      <w:pPr>
        <w:pStyle w:val="Paragrafo"/>
      </w:pPr>
    </w:p>
    <w:p w14:paraId="524EBA7B" w14:textId="77777777" w:rsidR="00F812AB" w:rsidRPr="00FE2E12" w:rsidRDefault="00F812AB" w:rsidP="00754C77">
      <w:pPr>
        <w:pStyle w:val="Paragrafo"/>
      </w:pPr>
    </w:p>
    <w:p w14:paraId="3154D7C0" w14:textId="77777777" w:rsidR="00F812AB" w:rsidRPr="00FE2E12" w:rsidRDefault="00F812AB" w:rsidP="00754C77">
      <w:pPr>
        <w:pStyle w:val="Paragrafo"/>
      </w:pPr>
    </w:p>
    <w:p w14:paraId="5CB35525" w14:textId="292FF97B" w:rsidR="009A0547" w:rsidRPr="00FE2E12" w:rsidRDefault="009A0547" w:rsidP="009A0547">
      <w:pPr>
        <w:pStyle w:val="Ttulo2"/>
        <w:rPr>
          <w:rFonts w:cs="Arial"/>
        </w:rPr>
      </w:pPr>
      <w:bookmarkStart w:id="31" w:name="_Toc529316004"/>
      <w:r w:rsidRPr="00FE2E12">
        <w:rPr>
          <w:rFonts w:cs="Arial"/>
        </w:rPr>
        <w:lastRenderedPageBreak/>
        <w:t>Entendimento de Linguagem Natural</w:t>
      </w:r>
      <w:bookmarkEnd w:id="31"/>
    </w:p>
    <w:p w14:paraId="04B64ED0" w14:textId="77777777" w:rsidR="0096652C" w:rsidRPr="00FE2E12" w:rsidRDefault="0096652C" w:rsidP="00754C77">
      <w:pPr>
        <w:pStyle w:val="Paragrafo"/>
      </w:pPr>
    </w:p>
    <w:p w14:paraId="07BBEA89" w14:textId="77777777" w:rsidR="0077470C" w:rsidRDefault="0077470C" w:rsidP="00754C7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54C7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478DFEB3" w:rsidR="0044325E" w:rsidRDefault="0077470C" w:rsidP="00754C7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BB76C2" w:rsidRPr="00FE2E12">
        <w:t xml:space="preserve">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6DEC04AC" w14:textId="705E6ABF" w:rsidR="008C4D4E" w:rsidRPr="00FE2E12" w:rsidRDefault="0077470C" w:rsidP="00754C77">
      <w:pPr>
        <w:pStyle w:val="Paragrafo"/>
      </w:pPr>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8C4D4E" w:rsidRPr="00FE2E12">
        <w:t xml:space="preserve"> </w:t>
      </w:r>
      <w:r w:rsidR="008C4D4E" w:rsidRPr="00FE2E12">
        <w:fldChar w:fldCharType="begin"/>
      </w:r>
      <w:r w:rsidR="008C4D4E" w:rsidRPr="00FE2E12">
        <w:instrText xml:space="preserve"> REF _Ref528784446 \h  \* MERGEFORMAT </w:instrText>
      </w:r>
      <w:r w:rsidR="008C4D4E" w:rsidRPr="00FE2E12">
        <w:fldChar w:fldCharType="separate"/>
      </w:r>
      <w:r w:rsidR="008C4D4E" w:rsidRPr="00FE2E12">
        <w:t xml:space="preserve">Figura </w:t>
      </w:r>
      <w:r w:rsidR="008C4D4E">
        <w:t>13</w:t>
      </w:r>
      <w:r w:rsidR="008C4D4E" w:rsidRPr="00FE2E12">
        <w:fldChar w:fldCharType="end"/>
      </w:r>
      <w:r w:rsidR="008C4D4E" w:rsidRPr="00FE2E12">
        <w:t>.</w:t>
      </w:r>
    </w:p>
    <w:p w14:paraId="4701F067" w14:textId="77777777" w:rsidR="00D463E8" w:rsidRPr="00FE2E12" w:rsidRDefault="00D463E8" w:rsidP="00754C77">
      <w:pPr>
        <w:pStyle w:val="Paragrafo"/>
      </w:pPr>
    </w:p>
    <w:p w14:paraId="17B4EFDB" w14:textId="01F9959E" w:rsidR="00D463E8" w:rsidRDefault="00D463E8" w:rsidP="00D463E8">
      <w:pPr>
        <w:pStyle w:val="Legenda"/>
      </w:pPr>
      <w:bookmarkStart w:id="32" w:name="_Toc529463826"/>
      <w:r>
        <w:lastRenderedPageBreak/>
        <w:t xml:space="preserve">Figura </w:t>
      </w:r>
      <w:fldSimple w:instr=" SEQ Figura \* ARABIC ">
        <w:r w:rsidR="008B68A0">
          <w:rPr>
            <w:noProof/>
          </w:rPr>
          <w:t>12</w:t>
        </w:r>
      </w:fldSimple>
      <w:r>
        <w:t xml:space="preserve"> - Painel do serviço Watson Assistant com algumas Intents criadas para o workspace Lana.</w:t>
      </w:r>
      <w:bookmarkEnd w:id="32"/>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754C77">
      <w:pPr>
        <w:pStyle w:val="Paragrafo"/>
      </w:pPr>
    </w:p>
    <w:p w14:paraId="1F9C3B53" w14:textId="60F8AD8D" w:rsidR="009E30CB" w:rsidRDefault="009E30CB" w:rsidP="009E30CB">
      <w:pPr>
        <w:pStyle w:val="Legenda"/>
      </w:pPr>
      <w:bookmarkStart w:id="33" w:name="_Toc529463827"/>
      <w:r>
        <w:t xml:space="preserve">Figura </w:t>
      </w:r>
      <w:fldSimple w:instr=" SEQ Figura \* ARABIC ">
        <w:r w:rsidR="008B68A0">
          <w:rPr>
            <w:noProof/>
          </w:rPr>
          <w:t>13</w:t>
        </w:r>
      </w:fldSimple>
      <w:r>
        <w:t xml:space="preserve"> - </w:t>
      </w:r>
      <w:r w:rsidRPr="00887222">
        <w:t xml:space="preserve">Painel do serviço Watson Assistant com </w:t>
      </w:r>
      <w:r>
        <w:t>todas as Entities</w:t>
      </w:r>
      <w:r w:rsidRPr="00887222">
        <w:t xml:space="preserve"> criadas para o workspace Lana.</w:t>
      </w:r>
      <w:bookmarkEnd w:id="33"/>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6A0A3311" w:rsidR="00FB67EF" w:rsidRPr="00AF2816" w:rsidRDefault="00AF2816" w:rsidP="00754C7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w:t>
      </w:r>
      <w:r>
        <w:t xml:space="preserve">o nó responsável pelo inicio deste </w:t>
      </w:r>
      <w: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754C77">
      <w:pPr>
        <w:pStyle w:val="Paragrafo"/>
      </w:pPr>
    </w:p>
    <w:p w14:paraId="4788A198" w14:textId="109CFA5A" w:rsidR="00036909" w:rsidRDefault="00036909" w:rsidP="00036909">
      <w:pPr>
        <w:pStyle w:val="Legenda"/>
      </w:pPr>
      <w:bookmarkStart w:id="34" w:name="_Toc529463828"/>
      <w:r>
        <w:t xml:space="preserve">Figura </w:t>
      </w:r>
      <w:fldSimple w:instr=" SEQ Figura \* ARABIC ">
        <w:r w:rsidR="008B68A0">
          <w:rPr>
            <w:noProof/>
          </w:rPr>
          <w:t>14</w:t>
        </w:r>
      </w:fldSimple>
      <w:r>
        <w:t xml:space="preserve"> - </w:t>
      </w:r>
      <w:r w:rsidRPr="001072FA">
        <w:t xml:space="preserve">Painel do serviço Watson Assistant com </w:t>
      </w:r>
      <w:r>
        <w:t>parte do fluxo de primeira conversa criada</w:t>
      </w:r>
      <w:r w:rsidRPr="001072FA">
        <w:t xml:space="preserve"> para o workspace Lana.</w:t>
      </w:r>
      <w:bookmarkEnd w:id="34"/>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754C7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754C7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lastRenderedPageBreak/>
        <w:t xml:space="preserve">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754C77">
      <w:pPr>
        <w:pStyle w:val="Paragrafo"/>
      </w:pPr>
    </w:p>
    <w:p w14:paraId="1D0D8A84" w14:textId="34DB38B6" w:rsidR="00A2716D" w:rsidRPr="00FE2E12" w:rsidRDefault="009C0290" w:rsidP="00754C7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754C7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754C7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754C77">
      <w:pPr>
        <w:pStyle w:val="Paragrafo"/>
      </w:pPr>
    </w:p>
    <w:p w14:paraId="44F68F2E" w14:textId="77777777" w:rsidR="00044162" w:rsidRDefault="00044162" w:rsidP="00754C7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754C77">
      <w:pPr>
        <w:pStyle w:val="Paragrafo"/>
      </w:pPr>
    </w:p>
    <w:p w14:paraId="1009C136" w14:textId="3D744526" w:rsidR="002731F2" w:rsidRPr="00FE2E12" w:rsidRDefault="009A0547" w:rsidP="002731F2">
      <w:pPr>
        <w:pStyle w:val="Ttulo2"/>
        <w:rPr>
          <w:rFonts w:cs="Arial"/>
        </w:rPr>
      </w:pPr>
      <w:bookmarkStart w:id="35" w:name="_Toc529316005"/>
      <w:r w:rsidRPr="00FE2E12">
        <w:rPr>
          <w:rFonts w:cs="Arial"/>
        </w:rPr>
        <w:t>Assistente Pessoal</w:t>
      </w:r>
      <w:bookmarkEnd w:id="35"/>
    </w:p>
    <w:p w14:paraId="1920B73A" w14:textId="77777777" w:rsidR="002731F2" w:rsidRPr="00FE2E12" w:rsidRDefault="002731F2" w:rsidP="00754C77">
      <w:pPr>
        <w:pStyle w:val="Paragrafo"/>
      </w:pPr>
    </w:p>
    <w:p w14:paraId="77F983ED" w14:textId="77777777" w:rsidR="000465E2" w:rsidRDefault="000465E2" w:rsidP="00754C7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754C77">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lastRenderedPageBreak/>
        <w:t>uma nova informação no banco de dados, dar inicio a um serviço, criar uma nova conta ou não realizar nenhuma ação e somente responder de volta ao usuário.</w:t>
      </w:r>
    </w:p>
    <w:p w14:paraId="5299459E" w14:textId="77777777" w:rsidR="000465E2" w:rsidRDefault="000465E2" w:rsidP="00754C7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754C7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754C7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754C77">
      <w:pPr>
        <w:pStyle w:val="Paragrafo"/>
      </w:pPr>
    </w:p>
    <w:p w14:paraId="27C748FB" w14:textId="05A89F0F" w:rsidR="00FE220C" w:rsidRPr="00FE2E12" w:rsidRDefault="009A0547" w:rsidP="00FE220C">
      <w:pPr>
        <w:pStyle w:val="Ttulo2"/>
        <w:rPr>
          <w:rFonts w:cs="Arial"/>
        </w:rPr>
      </w:pPr>
      <w:bookmarkStart w:id="36" w:name="_Ref528852374"/>
      <w:bookmarkStart w:id="37" w:name="_Toc529316006"/>
      <w:r w:rsidRPr="00FE2E12">
        <w:rPr>
          <w:rFonts w:cs="Arial"/>
        </w:rPr>
        <w:t>Indexador de Bots</w:t>
      </w:r>
      <w:bookmarkEnd w:id="36"/>
      <w:bookmarkEnd w:id="37"/>
    </w:p>
    <w:p w14:paraId="15CD2C7E" w14:textId="77777777" w:rsidR="00FE220C" w:rsidRPr="00FE2E12" w:rsidRDefault="00FE220C" w:rsidP="00754C77">
      <w:pPr>
        <w:pStyle w:val="Paragrafo"/>
      </w:pPr>
    </w:p>
    <w:p w14:paraId="7D9CF743" w14:textId="77777777" w:rsidR="0092262C" w:rsidRDefault="0092262C" w:rsidP="00754C7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754C7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754C77">
      <w:pPr>
        <w:pStyle w:val="Paragrafo"/>
      </w:pPr>
      <w:r>
        <w:lastRenderedPageBreak/>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754C7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754C7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754C77">
      <w:pPr>
        <w:pStyle w:val="Paragrafo"/>
        <w:numPr>
          <w:ilvl w:val="0"/>
          <w:numId w:val="17"/>
        </w:numPr>
      </w:pPr>
      <w:r w:rsidRPr="00FE2E12">
        <w:t>mensagem.</w:t>
      </w:r>
    </w:p>
    <w:p w14:paraId="70CFC652" w14:textId="77777777" w:rsidR="0014302E" w:rsidRPr="00FE2E12" w:rsidRDefault="0014302E" w:rsidP="00754C77">
      <w:pPr>
        <w:pStyle w:val="Paragrafo"/>
      </w:pPr>
    </w:p>
    <w:p w14:paraId="6DF8307F" w14:textId="77777777" w:rsidR="0014302E" w:rsidRPr="00FE2E12" w:rsidRDefault="0014302E" w:rsidP="00754C7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754C77">
      <w:pPr>
        <w:pStyle w:val="Paragrafo"/>
      </w:pPr>
    </w:p>
    <w:p w14:paraId="18128C30" w14:textId="4DDB566A" w:rsidR="0014302E" w:rsidRPr="00FE2E12" w:rsidRDefault="008C7F93" w:rsidP="00754C7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754C7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754C77">
      <w:pPr>
        <w:pStyle w:val="Paragrafo"/>
        <w:numPr>
          <w:ilvl w:val="0"/>
          <w:numId w:val="18"/>
        </w:numPr>
      </w:pPr>
      <w:r w:rsidRPr="00FE2E12">
        <w:t>m</w:t>
      </w:r>
      <w:r w:rsidR="0014302E" w:rsidRPr="00FE2E12">
        <w:t>ensagem;</w:t>
      </w:r>
    </w:p>
    <w:p w14:paraId="43E55815" w14:textId="0D58AEDA" w:rsidR="0014302E" w:rsidRPr="00FE2E12" w:rsidRDefault="008C7F93" w:rsidP="00754C7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754C7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754C77">
      <w:pPr>
        <w:pStyle w:val="Paragrafo"/>
      </w:pPr>
    </w:p>
    <w:p w14:paraId="08320613" w14:textId="77777777" w:rsidR="002A064C" w:rsidRDefault="002F7AE6" w:rsidP="00754C7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754C77">
      <w:pPr>
        <w:pStyle w:val="Paragrafo"/>
      </w:pPr>
    </w:p>
    <w:p w14:paraId="6FFC9439" w14:textId="631DAC67" w:rsidR="009A0547" w:rsidRPr="00FE2E12" w:rsidRDefault="009A0547" w:rsidP="00770027">
      <w:pPr>
        <w:pStyle w:val="Ttulo2"/>
        <w:rPr>
          <w:rFonts w:cs="Arial"/>
        </w:rPr>
      </w:pPr>
      <w:bookmarkStart w:id="38" w:name="_Toc529316007"/>
      <w:r w:rsidRPr="00FE2E12">
        <w:rPr>
          <w:rFonts w:cs="Arial"/>
        </w:rPr>
        <w:t>Bots Scrapers</w:t>
      </w:r>
      <w:bookmarkEnd w:id="38"/>
    </w:p>
    <w:p w14:paraId="0DEBA72D" w14:textId="77777777" w:rsidR="00182719" w:rsidRPr="00FE2E12" w:rsidRDefault="00182719" w:rsidP="00754C77">
      <w:pPr>
        <w:pStyle w:val="Paragrafo"/>
      </w:pPr>
    </w:p>
    <w:p w14:paraId="59DD21AA" w14:textId="77777777" w:rsidR="00A063E4" w:rsidRDefault="00A063E4" w:rsidP="00754C7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w:t>
      </w:r>
      <w:r>
        <w:lastRenderedPageBreak/>
        <w:t xml:space="preserve">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754C7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54C7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754C7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754C77">
      <w:pPr>
        <w:pStyle w:val="Paragrafo"/>
      </w:pPr>
    </w:p>
    <w:p w14:paraId="47CF45FE" w14:textId="65067661" w:rsidR="009A0547" w:rsidRPr="00FE2E12" w:rsidRDefault="00B864EF" w:rsidP="009A0547">
      <w:pPr>
        <w:pStyle w:val="Ttulo3"/>
        <w:rPr>
          <w:rFonts w:cs="Arial"/>
        </w:rPr>
      </w:pPr>
      <w:bookmarkStart w:id="39" w:name="_Toc529316008"/>
      <w:r w:rsidRPr="00FE2E12">
        <w:rPr>
          <w:rFonts w:cs="Arial"/>
        </w:rPr>
        <w:t>Bot</w:t>
      </w:r>
      <w:r w:rsidR="00367CCC" w:rsidRPr="00FE2E12">
        <w:rPr>
          <w:rFonts w:cs="Arial"/>
        </w:rPr>
        <w:t>Sagres</w:t>
      </w:r>
      <w:bookmarkEnd w:id="39"/>
    </w:p>
    <w:p w14:paraId="63CF00FC" w14:textId="77777777" w:rsidR="00B2644B" w:rsidRPr="00FE2E12" w:rsidRDefault="00B2644B" w:rsidP="00754C77">
      <w:pPr>
        <w:pStyle w:val="Paragrafo"/>
      </w:pPr>
    </w:p>
    <w:p w14:paraId="6ED3F3EA" w14:textId="5C3CF071" w:rsidR="00A076E2" w:rsidRDefault="00A076E2" w:rsidP="00754C7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754C7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754C77">
      <w:pPr>
        <w:pStyle w:val="Paragrafo"/>
      </w:pPr>
    </w:p>
    <w:p w14:paraId="4D46F331" w14:textId="3AC7C5D2" w:rsidR="00132423" w:rsidRPr="00FE2E12" w:rsidRDefault="0003063F" w:rsidP="00754C7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754C77">
      <w:pPr>
        <w:pStyle w:val="Paragrafo"/>
        <w:numPr>
          <w:ilvl w:val="0"/>
          <w:numId w:val="20"/>
        </w:numPr>
      </w:pPr>
      <w:r w:rsidRPr="00FE2E12">
        <w:lastRenderedPageBreak/>
        <w:t>e</w:t>
      </w:r>
      <w:r w:rsidR="00F41C8A" w:rsidRPr="00FE2E12">
        <w:t>nviar uma imagem com os horários de aula;</w:t>
      </w:r>
    </w:p>
    <w:p w14:paraId="1162FD20" w14:textId="17C75138" w:rsidR="00F41C8A" w:rsidRPr="00FE2E12" w:rsidRDefault="0003063F" w:rsidP="00754C7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754C7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754C7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754C7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754C7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754C7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754C77">
      <w:pPr>
        <w:pStyle w:val="Paragrafo"/>
      </w:pPr>
    </w:p>
    <w:p w14:paraId="244BC1BA" w14:textId="4F399C40" w:rsidR="00F41C8A" w:rsidRPr="00FE2E12" w:rsidRDefault="00F41C8A" w:rsidP="00754C77">
      <w:pPr>
        <w:pStyle w:val="Paragrafo"/>
      </w:pPr>
      <w:r w:rsidRPr="00FE2E12">
        <w:t>Já para os professores, foi decidido que as seguintes funcionalidades seriam implementadas:</w:t>
      </w:r>
    </w:p>
    <w:p w14:paraId="7A337E29" w14:textId="77777777" w:rsidR="00F41C8A" w:rsidRPr="00FE2E12" w:rsidRDefault="00F41C8A" w:rsidP="00754C77">
      <w:pPr>
        <w:pStyle w:val="Paragrafo"/>
      </w:pPr>
    </w:p>
    <w:p w14:paraId="247BEC4C" w14:textId="64B3ED11" w:rsidR="00F41C8A" w:rsidRPr="00FE2E12" w:rsidRDefault="009744A4" w:rsidP="00754C7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754C7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754C7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754C7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754C7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754C77">
      <w:pPr>
        <w:pStyle w:val="Paragrafo"/>
      </w:pPr>
    </w:p>
    <w:p w14:paraId="4C4584DE" w14:textId="77777777" w:rsidR="00011D44" w:rsidRDefault="00011D44" w:rsidP="00754C7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754C7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754C77">
      <w:pPr>
        <w:pStyle w:val="Paragrafo"/>
      </w:pPr>
    </w:p>
    <w:p w14:paraId="75BD01B4" w14:textId="16145FEC" w:rsidR="009A0547" w:rsidRPr="00FE2E12" w:rsidRDefault="00B864EF" w:rsidP="009A0547">
      <w:pPr>
        <w:pStyle w:val="Ttulo3"/>
        <w:rPr>
          <w:rFonts w:cs="Arial"/>
        </w:rPr>
      </w:pPr>
      <w:bookmarkStart w:id="40" w:name="_Toc529316009"/>
      <w:r w:rsidRPr="00FE2E12">
        <w:rPr>
          <w:rFonts w:cs="Arial"/>
        </w:rPr>
        <w:t>Bot</w:t>
      </w:r>
      <w:r w:rsidR="009A0547" w:rsidRPr="00FE2E12">
        <w:rPr>
          <w:rFonts w:cs="Arial"/>
        </w:rPr>
        <w:t>UESC</w:t>
      </w:r>
      <w:bookmarkEnd w:id="40"/>
    </w:p>
    <w:p w14:paraId="0409C3EC" w14:textId="77777777" w:rsidR="00747825" w:rsidRPr="00FE2E12" w:rsidRDefault="00747825" w:rsidP="00754C77">
      <w:pPr>
        <w:pStyle w:val="Paragrafo"/>
      </w:pPr>
    </w:p>
    <w:p w14:paraId="7E40EF6E" w14:textId="77777777" w:rsidR="00E66FBD" w:rsidRDefault="00E66FBD" w:rsidP="00754C77">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ões do funcionamento do sistema, na tentativa de descobrir as informações necessárias para realizar cada ação.</w:t>
      </w:r>
    </w:p>
    <w:p w14:paraId="1C2E51DD" w14:textId="77777777" w:rsidR="00E66FBD" w:rsidRDefault="00E66FBD" w:rsidP="00754C7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754C77">
      <w:pPr>
        <w:pStyle w:val="Paragrafo"/>
      </w:pPr>
    </w:p>
    <w:p w14:paraId="74B12439" w14:textId="395266C2" w:rsidR="00CD2299" w:rsidRPr="00FE2E12" w:rsidRDefault="003F2C75" w:rsidP="00754C77">
      <w:pPr>
        <w:pStyle w:val="Paragrafo"/>
        <w:numPr>
          <w:ilvl w:val="0"/>
          <w:numId w:val="22"/>
        </w:numPr>
      </w:pPr>
      <w:r w:rsidRPr="00FE2E12">
        <w:t>l</w:t>
      </w:r>
      <w:r w:rsidR="003D3451" w:rsidRPr="00FE2E12">
        <w:t>istar noticias recentes;</w:t>
      </w:r>
    </w:p>
    <w:p w14:paraId="366A1758" w14:textId="17E842DE" w:rsidR="003D3451" w:rsidRPr="00FE2E12" w:rsidRDefault="003F2C75" w:rsidP="00754C7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754C77">
      <w:pPr>
        <w:pStyle w:val="Paragrafo"/>
        <w:numPr>
          <w:ilvl w:val="0"/>
          <w:numId w:val="22"/>
        </w:numPr>
      </w:pPr>
      <w:r w:rsidRPr="00FE2E12">
        <w:t>l</w:t>
      </w:r>
      <w:r w:rsidR="003D3451" w:rsidRPr="00FE2E12">
        <w:t>istar resultados recentes;</w:t>
      </w:r>
    </w:p>
    <w:p w14:paraId="232147CA" w14:textId="40676618" w:rsidR="003D3451" w:rsidRPr="00FE2E12" w:rsidRDefault="003F2C75" w:rsidP="00754C77">
      <w:pPr>
        <w:pStyle w:val="Paragrafo"/>
        <w:numPr>
          <w:ilvl w:val="0"/>
          <w:numId w:val="22"/>
        </w:numPr>
      </w:pPr>
      <w:r w:rsidRPr="00FE2E12">
        <w:t>l</w:t>
      </w:r>
      <w:r w:rsidR="003D3451" w:rsidRPr="00FE2E12">
        <w:t>istar editais recentes;</w:t>
      </w:r>
    </w:p>
    <w:p w14:paraId="7C956487" w14:textId="4D5D54C5" w:rsidR="003D3451" w:rsidRPr="00FE2E12" w:rsidRDefault="003F2C75" w:rsidP="00754C7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754C7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754C7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754C7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754C7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754C77">
      <w:pPr>
        <w:pStyle w:val="Paragrafo"/>
      </w:pPr>
    </w:p>
    <w:p w14:paraId="7588A8E2" w14:textId="77777777" w:rsidR="001C3793" w:rsidRDefault="001C3793" w:rsidP="00754C7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754C7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754C77">
      <w:pPr>
        <w:pStyle w:val="Paragrafo"/>
      </w:pPr>
    </w:p>
    <w:p w14:paraId="18224436" w14:textId="77777777" w:rsidR="00C15863" w:rsidRPr="00FE2E12" w:rsidRDefault="00C15863" w:rsidP="00754C77">
      <w:pPr>
        <w:pStyle w:val="Paragrafo"/>
      </w:pPr>
    </w:p>
    <w:p w14:paraId="246F87B5" w14:textId="77777777" w:rsidR="007444A8" w:rsidRPr="00FE2E12" w:rsidRDefault="007444A8" w:rsidP="00754C77">
      <w:pPr>
        <w:pStyle w:val="Paragrafo"/>
      </w:pPr>
    </w:p>
    <w:p w14:paraId="65B5EA97" w14:textId="77777777" w:rsidR="007444A8" w:rsidRPr="00FE2E12" w:rsidRDefault="007444A8" w:rsidP="00754C77">
      <w:pPr>
        <w:pStyle w:val="Paragrafo"/>
      </w:pPr>
    </w:p>
    <w:p w14:paraId="0EF599C5" w14:textId="77777777" w:rsidR="007444A8" w:rsidRPr="00FE2E12" w:rsidRDefault="007444A8" w:rsidP="00754C77">
      <w:pPr>
        <w:pStyle w:val="Paragrafo"/>
      </w:pPr>
    </w:p>
    <w:p w14:paraId="7F18D827" w14:textId="77777777" w:rsidR="007444A8" w:rsidRPr="00FE2E12" w:rsidRDefault="007444A8" w:rsidP="00754C77">
      <w:pPr>
        <w:pStyle w:val="Paragrafo"/>
      </w:pPr>
    </w:p>
    <w:p w14:paraId="4CB55C58" w14:textId="77777777" w:rsidR="00B318A6" w:rsidRPr="00FE2E12" w:rsidRDefault="00B318A6" w:rsidP="00754C77">
      <w:pPr>
        <w:pStyle w:val="Paragrafo"/>
      </w:pPr>
    </w:p>
    <w:p w14:paraId="64A487DD" w14:textId="77777777" w:rsidR="00B318A6" w:rsidRPr="00FE2E12" w:rsidRDefault="00B318A6" w:rsidP="00754C77">
      <w:pPr>
        <w:pStyle w:val="Paragrafo"/>
      </w:pPr>
    </w:p>
    <w:p w14:paraId="16FD18B5" w14:textId="77777777" w:rsidR="00B318A6" w:rsidRPr="00FE2E12" w:rsidRDefault="00B318A6" w:rsidP="00754C77">
      <w:pPr>
        <w:pStyle w:val="Paragrafo"/>
      </w:pPr>
    </w:p>
    <w:p w14:paraId="06A98F0E" w14:textId="77777777" w:rsidR="00B318A6" w:rsidRPr="00FE2E12" w:rsidRDefault="00B318A6" w:rsidP="00754C77">
      <w:pPr>
        <w:pStyle w:val="Paragrafo"/>
      </w:pPr>
    </w:p>
    <w:p w14:paraId="31E1C183" w14:textId="77777777" w:rsidR="00B318A6" w:rsidRPr="00FE2E12" w:rsidRDefault="00B318A6" w:rsidP="00754C77">
      <w:pPr>
        <w:pStyle w:val="Paragrafo"/>
      </w:pPr>
    </w:p>
    <w:p w14:paraId="3CC9859F" w14:textId="77777777" w:rsidR="00B318A6" w:rsidRDefault="00B318A6" w:rsidP="00754C77">
      <w:pPr>
        <w:pStyle w:val="Paragrafo"/>
      </w:pPr>
    </w:p>
    <w:p w14:paraId="76930874" w14:textId="77777777" w:rsidR="007B0041" w:rsidRPr="00FE2E12" w:rsidRDefault="007B0041" w:rsidP="00754C77">
      <w:pPr>
        <w:pStyle w:val="Paragrafo"/>
      </w:pPr>
    </w:p>
    <w:p w14:paraId="77295C35" w14:textId="77777777" w:rsidR="007444A8" w:rsidRDefault="007444A8" w:rsidP="00754C77">
      <w:pPr>
        <w:pStyle w:val="Paragrafo"/>
      </w:pPr>
    </w:p>
    <w:p w14:paraId="488BA476" w14:textId="77777777" w:rsidR="003F0C2E" w:rsidRPr="00FE2E12" w:rsidRDefault="003F0C2E" w:rsidP="00754C77">
      <w:pPr>
        <w:pStyle w:val="Paragrafo"/>
      </w:pPr>
    </w:p>
    <w:p w14:paraId="2071862D" w14:textId="251DCE61" w:rsidR="003D3108" w:rsidRPr="00FE2E12" w:rsidRDefault="003D3108" w:rsidP="00C938D0">
      <w:pPr>
        <w:pStyle w:val="Ttulo1"/>
      </w:pPr>
      <w:bookmarkStart w:id="41" w:name="_Toc529316010"/>
      <w:r w:rsidRPr="00FE2E12">
        <w:t>RESULTADOS E DISCUSSÕES</w:t>
      </w:r>
      <w:bookmarkEnd w:id="41"/>
    </w:p>
    <w:p w14:paraId="7690B266" w14:textId="77777777" w:rsidR="00C067C4" w:rsidRPr="00FE2E12" w:rsidRDefault="00C067C4" w:rsidP="00754C77">
      <w:pPr>
        <w:pStyle w:val="Paragrafo"/>
      </w:pPr>
    </w:p>
    <w:p w14:paraId="5EE25E47" w14:textId="77777777" w:rsidR="00117ABF" w:rsidRDefault="00117ABF" w:rsidP="00754C7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754C7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754C7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754C7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754C77">
      <w:pPr>
        <w:pStyle w:val="Paragrafo"/>
      </w:pPr>
      <w:r>
        <w:lastRenderedPageBreak/>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754C7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754C7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754C7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w:t>
      </w:r>
      <w:r>
        <w:lastRenderedPageBreak/>
        <w:t>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754C7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6062F85C" w:rsidR="004B627C" w:rsidRPr="00FE2E12" w:rsidRDefault="00117ABF" w:rsidP="00754C77">
      <w:pPr>
        <w:pStyle w:val="Paragrafo"/>
      </w:pPr>
      <w:r>
        <w:t xml:space="preserve">A Lana pode ser vista em funcionamento no Telegram na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p>
    <w:p w14:paraId="69C0F464" w14:textId="1FA0C090" w:rsidR="0066486A" w:rsidRDefault="0066486A" w:rsidP="0066486A">
      <w:pPr>
        <w:pStyle w:val="Legenda"/>
      </w:pPr>
      <w:bookmarkStart w:id="42" w:name="_Toc529463829"/>
      <w:r>
        <w:lastRenderedPageBreak/>
        <w:t xml:space="preserve">Figura </w:t>
      </w:r>
      <w:fldSimple w:instr=" SEQ Figura \* ARABIC ">
        <w:r w:rsidR="008B68A0">
          <w:rPr>
            <w:noProof/>
          </w:rPr>
          <w:t>15</w:t>
        </w:r>
      </w:fldSimple>
      <w:r>
        <w:t xml:space="preserve"> - Conversação mostrando a Lana em funcionamento no aplicativo Telegram.</w:t>
      </w:r>
      <w:bookmarkEnd w:id="42"/>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1541B16B" w:rsidR="00CA1962" w:rsidRPr="0014159A" w:rsidRDefault="00F249E0" w:rsidP="00754C77">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4ED66ADD" w:rsidR="008B68A0" w:rsidRDefault="008B68A0" w:rsidP="008B68A0">
      <w:pPr>
        <w:pStyle w:val="Legenda"/>
      </w:pPr>
      <w:bookmarkStart w:id="43" w:name="_Toc529463830"/>
      <w:r>
        <w:lastRenderedPageBreak/>
        <w:t xml:space="preserve">Figura </w:t>
      </w:r>
      <w:fldSimple w:instr=" SEQ Figura \* ARABIC ">
        <w:r>
          <w:rPr>
            <w:noProof/>
          </w:rPr>
          <w:t>16</w:t>
        </w:r>
      </w:fldSimple>
      <w:r>
        <w:t xml:space="preserve"> - </w:t>
      </w:r>
      <w:r w:rsidRPr="001D1F75">
        <w:t xml:space="preserve">Conversação mostrando a Lana em funcionamento no aplicativo </w:t>
      </w:r>
      <w:r>
        <w:t>Messenger</w:t>
      </w:r>
      <w:r w:rsidRPr="001D1F75">
        <w:t>.</w:t>
      </w:r>
      <w:bookmarkEnd w:id="43"/>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754C7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247D1ADE" w14:textId="77777777" w:rsidR="00E90A58" w:rsidRPr="003F0C2E" w:rsidRDefault="00E90A58" w:rsidP="003F0C2E">
      <w:pPr>
        <w:widowControl w:val="0"/>
        <w:autoSpaceDE w:val="0"/>
        <w:autoSpaceDN w:val="0"/>
        <w:adjustRightInd w:val="0"/>
        <w:ind w:firstLine="709"/>
        <w:rPr>
          <w:rFonts w:cs="Arial"/>
          <w:color w:val="000000"/>
        </w:rPr>
      </w:pPr>
    </w:p>
    <w:p w14:paraId="3E351CD4" w14:textId="29BB9A75" w:rsidR="003D3108" w:rsidRPr="00FE2E12" w:rsidRDefault="003D3108" w:rsidP="00C938D0">
      <w:pPr>
        <w:pStyle w:val="Ttulo1"/>
      </w:pPr>
      <w:bookmarkStart w:id="44" w:name="_Toc529316011"/>
      <w:r w:rsidRPr="00FE2E12">
        <w:lastRenderedPageBreak/>
        <w:t>CONCLUSÃO</w:t>
      </w:r>
      <w:bookmarkEnd w:id="44"/>
    </w:p>
    <w:p w14:paraId="7948A1F3" w14:textId="77777777" w:rsidR="00E30167" w:rsidRPr="00FE2E12" w:rsidRDefault="00E30167" w:rsidP="00754C7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754C77">
      <w:pPr>
        <w:pStyle w:val="Paragrafo"/>
      </w:pPr>
    </w:p>
    <w:p w14:paraId="01C37D20" w14:textId="77777777" w:rsidR="00325D24" w:rsidRDefault="00325D24" w:rsidP="00754C77">
      <w:pPr>
        <w:pStyle w:val="Paragrafo"/>
      </w:pPr>
    </w:p>
    <w:p w14:paraId="172633F9" w14:textId="77777777" w:rsidR="0012376C" w:rsidRDefault="0012376C" w:rsidP="00754C77">
      <w:pPr>
        <w:pStyle w:val="Paragrafo"/>
      </w:pPr>
    </w:p>
    <w:p w14:paraId="2FA49A38" w14:textId="77777777" w:rsidR="0012376C" w:rsidRDefault="0012376C" w:rsidP="00754C77">
      <w:pPr>
        <w:pStyle w:val="Paragrafo"/>
      </w:pPr>
    </w:p>
    <w:p w14:paraId="19F317C4" w14:textId="4DB5314A" w:rsidR="00316C05" w:rsidRDefault="00316C05" w:rsidP="00617061">
      <w:pPr>
        <w:pStyle w:val="Ttulo1"/>
        <w:numPr>
          <w:ilvl w:val="0"/>
          <w:numId w:val="0"/>
        </w:numPr>
      </w:pPr>
      <w:r>
        <w:lastRenderedPageBreak/>
        <w:t>REFERÊNCIAS</w:t>
      </w:r>
    </w:p>
    <w:p w14:paraId="331EDE9C" w14:textId="02BAED46" w:rsidR="00752074" w:rsidRPr="00E9735C" w:rsidRDefault="00752074" w:rsidP="00754C77">
      <w:pPr>
        <w:pStyle w:val="Paragrafo"/>
      </w:pPr>
    </w:p>
    <w:p w14:paraId="04CC8A41"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2E18BF">
      <w:pPr>
        <w:widowControl w:val="0"/>
        <w:autoSpaceDE w:val="0"/>
        <w:autoSpaceDN w:val="0"/>
        <w:adjustRightInd w:val="0"/>
        <w:spacing w:line="240" w:lineRule="auto"/>
        <w:jc w:val="left"/>
        <w:rPr>
          <w:rFonts w:cs="Arial"/>
          <w:color w:val="353535"/>
        </w:rPr>
      </w:pPr>
    </w:p>
    <w:p w14:paraId="35E083B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r w:rsidRPr="00E9735C">
        <w:rPr>
          <w:rFonts w:cs="Arial"/>
          <w:iCs/>
          <w:color w:val="353535"/>
        </w:rPr>
        <w:t>International Journal of High Performance Computing Applications</w:t>
      </w:r>
      <w:r w:rsidRPr="00E9735C">
        <w:rPr>
          <w:rFonts w:cs="Arial"/>
          <w:color w:val="353535"/>
        </w:rPr>
        <w:t>, 2001.</w:t>
      </w:r>
    </w:p>
    <w:p w14:paraId="7D17DB78"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TSCHINSKI, George. </w:t>
      </w:r>
      <w:r w:rsidRPr="005C36CC">
        <w:rPr>
          <w:rFonts w:cs="Arial"/>
          <w:b/>
          <w:iCs/>
          <w:color w:val="353535"/>
        </w:rPr>
        <w:t>What is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COULOURIS, George; DOLLIMORE, Jean; KINDBERG, Tim. </w:t>
      </w:r>
      <w:r w:rsidRPr="00163ECA">
        <w:rPr>
          <w:rFonts w:cs="Arial"/>
          <w:b/>
          <w:iCs/>
          <w:color w:val="353535"/>
        </w:rPr>
        <w:t>Distributed Systems:</w:t>
      </w:r>
      <w:r w:rsidRPr="00E9735C">
        <w:rPr>
          <w:rFonts w:cs="Arial"/>
          <w:iCs/>
          <w:color w:val="353535"/>
        </w:rPr>
        <w:t xml:space="preserve"> Concepts and Design, </w:t>
      </w:r>
      <w:r w:rsidR="005C36CC">
        <w:rPr>
          <w:rFonts w:cs="Arial"/>
          <w:iCs/>
          <w:color w:val="353535"/>
        </w:rPr>
        <w:t>5 ed</w:t>
      </w:r>
      <w:r w:rsidRPr="00E9735C">
        <w:rPr>
          <w:rFonts w:cs="Arial"/>
          <w:color w:val="353535"/>
        </w:rPr>
        <w:t xml:space="preserve">. [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2E18BF">
      <w:pPr>
        <w:widowControl w:val="0"/>
        <w:autoSpaceDE w:val="0"/>
        <w:autoSpaceDN w:val="0"/>
        <w:adjustRightInd w:val="0"/>
        <w:spacing w:line="240" w:lineRule="auto"/>
        <w:jc w:val="left"/>
        <w:rPr>
          <w:rFonts w:cs="Arial"/>
          <w:color w:val="353535"/>
        </w:rPr>
      </w:pPr>
    </w:p>
    <w:p w14:paraId="3F6E3A4C" w14:textId="0F97D8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ENEMBRECK, F.; BARTHES, J.-P. </w:t>
      </w:r>
      <w:r w:rsidRPr="00916133">
        <w:rPr>
          <w:rFonts w:cs="Arial"/>
          <w:b/>
          <w:color w:val="353535"/>
        </w:rPr>
        <w:t>Personal assistant to improve CSCW</w:t>
      </w:r>
      <w:r w:rsidRPr="00E9735C">
        <w:rPr>
          <w:rFonts w:cs="Arial"/>
          <w:color w:val="353535"/>
        </w:rPr>
        <w:t xml:space="preserve">. </w:t>
      </w:r>
      <w:r w:rsidRPr="00E9735C">
        <w:rPr>
          <w:rFonts w:cs="Arial"/>
          <w:iCs/>
          <w:color w:val="353535"/>
        </w:rPr>
        <w:t>The 7th International Conference on Computer Supported Cooperative Work in Design</w:t>
      </w:r>
      <w:r w:rsidR="004D03D2">
        <w:rPr>
          <w:rFonts w:cs="Arial"/>
          <w:color w:val="353535"/>
        </w:rPr>
        <w:t>, p. 329–335, 2002</w:t>
      </w:r>
      <w:r w:rsidRPr="00E9735C">
        <w:rPr>
          <w:rFonts w:cs="Arial"/>
          <w:color w:val="353535"/>
        </w:rPr>
        <w:t>.</w:t>
      </w:r>
    </w:p>
    <w:p w14:paraId="76ADFE03" w14:textId="77777777" w:rsidR="00F34A92" w:rsidRPr="00E9735C" w:rsidRDefault="00F34A92" w:rsidP="002E18BF">
      <w:pPr>
        <w:widowControl w:val="0"/>
        <w:autoSpaceDE w:val="0"/>
        <w:autoSpaceDN w:val="0"/>
        <w:adjustRightInd w:val="0"/>
        <w:spacing w:line="240" w:lineRule="auto"/>
        <w:jc w:val="left"/>
        <w:rPr>
          <w:rFonts w:cs="Arial"/>
          <w:color w:val="353535"/>
        </w:rPr>
      </w:pPr>
    </w:p>
    <w:p w14:paraId="02BF3DB2"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ERRUCCI, D. A. </w:t>
      </w:r>
      <w:r w:rsidRPr="00995313">
        <w:rPr>
          <w:rFonts w:cs="Arial"/>
          <w:b/>
          <w:color w:val="353535"/>
        </w:rPr>
        <w:t>Introduction to “This is Watson”</w:t>
      </w:r>
      <w:r w:rsidRPr="00E9735C">
        <w:rPr>
          <w:rFonts w:cs="Arial"/>
          <w:color w:val="353535"/>
        </w:rPr>
        <w:t xml:space="preserve">. </w:t>
      </w:r>
      <w:r w:rsidRPr="00E9735C">
        <w:rPr>
          <w:rFonts w:cs="Arial"/>
          <w:iCs/>
          <w:color w:val="353535"/>
        </w:rPr>
        <w:t>IBM Journal of Research and Development</w:t>
      </w:r>
      <w:r w:rsidRPr="00E9735C">
        <w:rPr>
          <w:rFonts w:cs="Arial"/>
          <w:color w:val="353535"/>
        </w:rPr>
        <w:t>, 2012.</w:t>
      </w:r>
    </w:p>
    <w:p w14:paraId="55F35DC1"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7DAE9619" w14:textId="41C88E6E"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Definitive Guide</w:t>
      </w:r>
      <w:r w:rsidR="00A7033F">
        <w:rPr>
          <w:rFonts w:cs="Arial"/>
          <w:iCs/>
          <w:color w:val="353535"/>
        </w:rPr>
        <w:t>,</w:t>
      </w:r>
      <w:r w:rsidRPr="00E9735C">
        <w:rPr>
          <w:rFonts w:cs="Arial"/>
          <w:iCs/>
          <w:color w:val="353535"/>
        </w:rPr>
        <w:t xml:space="preserve"> </w:t>
      </w:r>
      <w:r w:rsidR="00A7033F">
        <w:rPr>
          <w:rFonts w:cs="Arial"/>
          <w:iCs/>
          <w:color w:val="353535"/>
        </w:rPr>
        <w:t>6 ed</w:t>
      </w:r>
      <w:r w:rsidRPr="00E9735C">
        <w:rPr>
          <w:rFonts w:cs="Arial"/>
          <w:color w:val="353535"/>
        </w:rPr>
        <w:t xml:space="preserve">. [S.l: s.n.], 2011. </w:t>
      </w:r>
    </w:p>
    <w:p w14:paraId="74608D9A"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GRIFFIN, Keith; FLANAGAN, Colin. </w:t>
      </w:r>
      <w:r w:rsidRPr="00D07573">
        <w:rPr>
          <w:rFonts w:cs="Arial"/>
          <w:b/>
          <w:color w:val="353535"/>
        </w:rPr>
        <w:t>Defining a call control interface for browser-based integrations using representational state transfer</w:t>
      </w:r>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2E18BF">
      <w:pPr>
        <w:widowControl w:val="0"/>
        <w:autoSpaceDE w:val="0"/>
        <w:autoSpaceDN w:val="0"/>
        <w:adjustRightInd w:val="0"/>
        <w:spacing w:line="240" w:lineRule="auto"/>
        <w:jc w:val="left"/>
        <w:rPr>
          <w:rFonts w:cs="Arial"/>
          <w:color w:val="353535"/>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OLMES, Antawan; KELLOGG, Marc. </w:t>
      </w:r>
      <w:r w:rsidRPr="00401C9D">
        <w:rPr>
          <w:rFonts w:cs="Arial"/>
          <w:b/>
          <w:color w:val="353535"/>
        </w:rPr>
        <w:t>Automating functional tests using selenium</w:t>
      </w:r>
      <w:r w:rsidR="002A2741">
        <w:rPr>
          <w:rFonts w:cs="Arial"/>
          <w:color w:val="353535"/>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2E18BF">
      <w:pPr>
        <w:widowControl w:val="0"/>
        <w:autoSpaceDE w:val="0"/>
        <w:autoSpaceDN w:val="0"/>
        <w:adjustRightInd w:val="0"/>
        <w:spacing w:line="240" w:lineRule="auto"/>
        <w:jc w:val="left"/>
        <w:rPr>
          <w:rFonts w:cs="Arial"/>
          <w:color w:val="353535"/>
        </w:rPr>
      </w:pPr>
    </w:p>
    <w:p w14:paraId="50E7CDC3"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ARK, Massé. </w:t>
      </w:r>
      <w:r w:rsidRPr="00D85090">
        <w:rPr>
          <w:rFonts w:cs="Arial"/>
          <w:b/>
          <w:iCs/>
          <w:color w:val="353535"/>
        </w:rPr>
        <w:t>REST API Design Rulebook</w:t>
      </w:r>
      <w:r w:rsidRPr="00E9735C">
        <w:rPr>
          <w:rFonts w:cs="Arial"/>
          <w:color w:val="353535"/>
        </w:rPr>
        <w:t xml:space="preserve">. [S.l: s.n.], 2013. </w:t>
      </w:r>
    </w:p>
    <w:p w14:paraId="67FDFA6A" w14:textId="77777777" w:rsidR="00D85090" w:rsidRPr="00E9735C" w:rsidRDefault="00D85090" w:rsidP="002E18BF">
      <w:pPr>
        <w:widowControl w:val="0"/>
        <w:autoSpaceDE w:val="0"/>
        <w:autoSpaceDN w:val="0"/>
        <w:adjustRightInd w:val="0"/>
        <w:spacing w:line="240" w:lineRule="auto"/>
        <w:jc w:val="left"/>
        <w:rPr>
          <w:rFonts w:cs="Arial"/>
          <w:color w:val="353535"/>
        </w:rPr>
      </w:pPr>
    </w:p>
    <w:p w14:paraId="67CDA155"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r w:rsidRPr="00E9735C">
        <w:rPr>
          <w:rFonts w:cs="Arial"/>
          <w:iCs/>
          <w:color w:val="353535"/>
        </w:rPr>
        <w:t>University of California, Oakland CA</w:t>
      </w:r>
      <w:r w:rsidRPr="00E9735C">
        <w:rPr>
          <w:rFonts w:cs="Arial"/>
          <w:color w:val="353535"/>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Docs Conversation</w:t>
      </w:r>
      <w:r w:rsidRPr="00E9735C">
        <w:rPr>
          <w:rFonts w:cs="Arial"/>
          <w:color w:val="353535"/>
        </w:rPr>
        <w:t xml:space="preserve">. 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Experience with a learning personal assistant</w:t>
      </w:r>
      <w:r w:rsidRPr="00E9735C">
        <w:rPr>
          <w:rFonts w:cs="Arial"/>
          <w:color w:val="353535"/>
        </w:rPr>
        <w:t xml:space="preserve">. </w:t>
      </w:r>
      <w:r w:rsidRPr="00E9735C">
        <w:rPr>
          <w:rFonts w:cs="Arial"/>
          <w:iCs/>
          <w:color w:val="353535"/>
        </w:rPr>
        <w:t>Communications of the ACM</w:t>
      </w:r>
      <w:r w:rsidRPr="00E9735C">
        <w:rPr>
          <w:rFonts w:cs="Arial"/>
          <w:color w:val="353535"/>
        </w:rPr>
        <w:t>, 1994.</w:t>
      </w:r>
    </w:p>
    <w:p w14:paraId="44341018" w14:textId="77777777" w:rsidR="00211C24" w:rsidRPr="00E9735C" w:rsidRDefault="00211C24" w:rsidP="002E18BF">
      <w:pPr>
        <w:widowControl w:val="0"/>
        <w:autoSpaceDE w:val="0"/>
        <w:autoSpaceDN w:val="0"/>
        <w:adjustRightInd w:val="0"/>
        <w:spacing w:line="240" w:lineRule="auto"/>
        <w:jc w:val="left"/>
        <w:rPr>
          <w:rFonts w:cs="Arial"/>
          <w:color w:val="353535"/>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r w:rsidRPr="00E36283">
        <w:rPr>
          <w:rFonts w:cs="Arial"/>
          <w:b/>
          <w:color w:val="353535"/>
        </w:rPr>
        <w:t>AgronomoBot:</w:t>
      </w:r>
      <w:r w:rsidRPr="00E9735C">
        <w:rPr>
          <w:rFonts w:cs="Arial"/>
          <w:color w:val="353535"/>
        </w:rPr>
        <w:t xml:space="preserve"> a smart answering Chatbot applied to agricultural sensor networks. 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E9735C">
        <w:rPr>
          <w:rFonts w:cs="Arial"/>
          <w:iCs/>
          <w:color w:val="353535"/>
        </w:rPr>
        <w:t>Renote</w:t>
      </w:r>
      <w:r w:rsidRPr="00E9735C">
        <w:rPr>
          <w:rFonts w:cs="Arial"/>
          <w:color w:val="353535"/>
        </w:rPr>
        <w:t>, 2008.</w:t>
      </w:r>
    </w:p>
    <w:p w14:paraId="195801AF" w14:textId="77777777" w:rsidR="00C94C9E" w:rsidRPr="00E9735C" w:rsidRDefault="00C94C9E"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OEDIONO, Budi. </w:t>
      </w:r>
      <w:r w:rsidRPr="00115277">
        <w:rPr>
          <w:rFonts w:cs="Arial"/>
          <w:b/>
          <w:iCs/>
          <w:color w:val="353535"/>
        </w:rPr>
        <w:t>Web Scraping with Python</w:t>
      </w:r>
      <w:r w:rsidRPr="00E9735C">
        <w:rPr>
          <w:rFonts w:cs="Arial"/>
          <w:color w:val="353535"/>
        </w:rPr>
        <w:t xml:space="preserve">. [S.l: s.n.], 1989. </w:t>
      </w:r>
    </w:p>
    <w:p w14:paraId="13B68504" w14:textId="77777777" w:rsidR="009A637A" w:rsidRPr="00E9735C"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UTIKNO, Tole </w:t>
      </w:r>
      <w:r w:rsidRPr="00E9735C">
        <w:rPr>
          <w:rFonts w:cs="Arial"/>
          <w:iCs/>
          <w:color w:val="353535"/>
        </w:rPr>
        <w:t>et al.</w:t>
      </w:r>
      <w:r w:rsidRPr="00E9735C">
        <w:rPr>
          <w:rFonts w:cs="Arial"/>
          <w:color w:val="353535"/>
        </w:rPr>
        <w:t xml:space="preserve"> </w:t>
      </w:r>
      <w:r w:rsidRPr="009A637A">
        <w:rPr>
          <w:rFonts w:cs="Arial"/>
          <w:b/>
          <w:color w:val="353535"/>
        </w:rPr>
        <w:t>WhatsApp, Viber and Telegram which is Best for Instant Messaging?</w:t>
      </w:r>
      <w:r w:rsidRPr="00E9735C">
        <w:rPr>
          <w:rFonts w:cs="Arial"/>
          <w:color w:val="353535"/>
        </w:rPr>
        <w:t xml:space="preserve"> </w:t>
      </w:r>
      <w:r w:rsidRPr="00E9735C">
        <w:rPr>
          <w:rFonts w:cs="Arial"/>
          <w:iCs/>
          <w:color w:val="353535"/>
        </w:rPr>
        <w:t>International Journal of Electrical and Computer Engineering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2E18BF">
      <w:pPr>
        <w:widowControl w:val="0"/>
        <w:autoSpaceDE w:val="0"/>
        <w:autoSpaceDN w:val="0"/>
        <w:adjustRightInd w:val="0"/>
        <w:spacing w:line="240" w:lineRule="auto"/>
        <w:jc w:val="left"/>
        <w:rPr>
          <w:rFonts w:cs="Arial"/>
          <w:color w:val="353535"/>
        </w:rPr>
      </w:pPr>
    </w:p>
    <w:p w14:paraId="4687D880" w14:textId="5DA058D6"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TANENBAUM, Andrew S.; VAN STEEN, Maarten. </w:t>
      </w:r>
      <w:r w:rsidRPr="00796BA2">
        <w:rPr>
          <w:rFonts w:cs="Arial"/>
          <w:b/>
          <w:iCs/>
          <w:color w:val="353535"/>
        </w:rPr>
        <w:t>Distributed Systems</w:t>
      </w:r>
      <w:r w:rsidR="00796BA2" w:rsidRPr="000319B4">
        <w:rPr>
          <w:rFonts w:cs="Arial"/>
          <w:b/>
          <w:iCs/>
          <w:color w:val="353535"/>
        </w:rPr>
        <w:t>:</w:t>
      </w:r>
      <w:r w:rsidRPr="00E9735C">
        <w:rPr>
          <w:rFonts w:cs="Arial"/>
          <w:iCs/>
          <w:color w:val="353535"/>
        </w:rPr>
        <w:t xml:space="preserve"> Principles and Paradigms</w:t>
      </w:r>
      <w:r w:rsidRPr="00E9735C">
        <w:rPr>
          <w:rFonts w:cs="Arial"/>
          <w:color w:val="353535"/>
        </w:rPr>
        <w:t xml:space="preserve">. [S.l: s.n.], 2013. </w:t>
      </w:r>
    </w:p>
    <w:p w14:paraId="742A7AAE" w14:textId="77777777" w:rsidR="00796BA2" w:rsidRPr="00E9735C"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VARGIU, Eloisa; URRU, Mirko. </w:t>
      </w:r>
      <w:r w:rsidRPr="00FF19F5">
        <w:rPr>
          <w:rFonts w:cs="Arial"/>
          <w:b/>
          <w:color w:val="353535"/>
        </w:rPr>
        <w:t>Exploiting web scraping in a collaborative filtering- based approach to web advertising</w:t>
      </w:r>
      <w:r w:rsidRPr="00E9735C">
        <w:rPr>
          <w:rFonts w:cs="Arial"/>
          <w:color w:val="353535"/>
        </w:rPr>
        <w:t xml:space="preserve">. </w:t>
      </w:r>
      <w:r w:rsidRPr="00E9735C">
        <w:rPr>
          <w:rFonts w:cs="Arial"/>
          <w:iCs/>
          <w:color w:val="353535"/>
        </w:rPr>
        <w:t>Artificial Intelligence Research</w:t>
      </w:r>
      <w:r w:rsidR="00B75CE7">
        <w:rPr>
          <w:rFonts w:cs="Arial"/>
          <w:color w:val="353535"/>
        </w:rPr>
        <w:t>, v. 2, n. 1, 20 nov. 2012.</w:t>
      </w:r>
    </w:p>
    <w:p w14:paraId="56A72FDF" w14:textId="77777777" w:rsidR="00B75CE7" w:rsidRPr="00E9735C" w:rsidRDefault="00B75CE7" w:rsidP="002E18BF">
      <w:pPr>
        <w:widowControl w:val="0"/>
        <w:autoSpaceDE w:val="0"/>
        <w:autoSpaceDN w:val="0"/>
        <w:adjustRightInd w:val="0"/>
        <w:spacing w:line="240" w:lineRule="auto"/>
        <w:jc w:val="left"/>
        <w:rPr>
          <w:rFonts w:cs="Arial"/>
          <w:color w:val="353535"/>
        </w:rPr>
      </w:pPr>
    </w:p>
    <w:p w14:paraId="0C15A3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WOOLDRIDGE, Michael. </w:t>
      </w:r>
      <w:r w:rsidRPr="00E060DA">
        <w:rPr>
          <w:rFonts w:cs="Arial"/>
          <w:b/>
          <w:color w:val="353535"/>
        </w:rPr>
        <w:t>Introduction to Multiagent Systems</w:t>
      </w:r>
      <w:r w:rsidRPr="00E9735C">
        <w:rPr>
          <w:rFonts w:cs="Arial"/>
          <w:color w:val="353535"/>
        </w:rPr>
        <w:t xml:space="preserve">. </w:t>
      </w:r>
      <w:r w:rsidRPr="00E9735C">
        <w:rPr>
          <w:rFonts w:cs="Arial"/>
          <w:iCs/>
          <w:color w:val="353535"/>
        </w:rPr>
        <w:t>Information Retrieval</w:t>
      </w:r>
      <w:r w:rsidRPr="00E9735C">
        <w:rPr>
          <w:rFonts w:cs="Arial"/>
          <w:color w:val="353535"/>
        </w:rPr>
        <w:t>, 2002.</w:t>
      </w:r>
    </w:p>
    <w:p w14:paraId="57A374E2" w14:textId="77777777" w:rsidR="00E060DA" w:rsidRPr="00E9735C" w:rsidRDefault="00E060DA" w:rsidP="002E18BF">
      <w:pPr>
        <w:widowControl w:val="0"/>
        <w:autoSpaceDE w:val="0"/>
        <w:autoSpaceDN w:val="0"/>
        <w:adjustRightInd w:val="0"/>
        <w:spacing w:line="240" w:lineRule="auto"/>
        <w:jc w:val="left"/>
        <w:rPr>
          <w:rFonts w:cs="Arial"/>
          <w:color w:val="353535"/>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YAN, Mengting </w:t>
      </w:r>
      <w:r w:rsidRPr="00E9735C">
        <w:rPr>
          <w:rFonts w:cs="Arial"/>
          <w:iCs/>
          <w:color w:val="353535"/>
        </w:rPr>
        <w:t>et al</w:t>
      </w:r>
      <w:r w:rsidRPr="00730CE2">
        <w:rPr>
          <w:rFonts w:cs="Arial"/>
          <w:b/>
          <w:iCs/>
          <w:color w:val="353535"/>
        </w:rPr>
        <w:t>.</w:t>
      </w:r>
      <w:r w:rsidRPr="00730CE2">
        <w:rPr>
          <w:rFonts w:cs="Arial"/>
          <w:b/>
          <w:color w:val="353535"/>
        </w:rPr>
        <w:t xml:space="preserve"> Building a Chatbot with Serverless Computing</w:t>
      </w:r>
      <w:r w:rsidRPr="00E9735C">
        <w:rPr>
          <w:rFonts w:cs="Arial"/>
          <w:color w:val="353535"/>
        </w:rPr>
        <w:t xml:space="preserve">. 2016, [S.l: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262FEB3A" w14:textId="69CA69FF" w:rsidR="0012376C" w:rsidRPr="00E9735C" w:rsidRDefault="00923A98" w:rsidP="002E18BF">
      <w:pPr>
        <w:widowControl w:val="0"/>
        <w:autoSpaceDE w:val="0"/>
        <w:autoSpaceDN w:val="0"/>
        <w:adjustRightInd w:val="0"/>
        <w:spacing w:line="240" w:lineRule="auto"/>
        <w:jc w:val="left"/>
        <w:rPr>
          <w:rFonts w:cs="Arial"/>
          <w:noProof/>
        </w:rPr>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2E18BF">
      <w:pPr>
        <w:widowControl w:val="0"/>
        <w:autoSpaceDE w:val="0"/>
        <w:autoSpaceDN w:val="0"/>
        <w:adjustRightInd w:val="0"/>
        <w:spacing w:line="240" w:lineRule="auto"/>
        <w:jc w:val="left"/>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Default="00FE115F" w:rsidP="00486F22">
      <w:pPr>
        <w:widowControl w:val="0"/>
        <w:autoSpaceDE w:val="0"/>
        <w:autoSpaceDN w:val="0"/>
        <w:adjustRightInd w:val="0"/>
        <w:spacing w:line="240" w:lineRule="auto"/>
      </w:pPr>
    </w:p>
    <w:p w14:paraId="48297235" w14:textId="77777777" w:rsidR="00D572C5" w:rsidRDefault="00D572C5" w:rsidP="00486F22">
      <w:pPr>
        <w:widowControl w:val="0"/>
        <w:autoSpaceDE w:val="0"/>
        <w:autoSpaceDN w:val="0"/>
        <w:adjustRightInd w:val="0"/>
        <w:spacing w:line="240" w:lineRule="auto"/>
      </w:pPr>
    </w:p>
    <w:p w14:paraId="790F4978" w14:textId="77777777" w:rsidR="00D572C5" w:rsidRDefault="00D572C5" w:rsidP="00486F22">
      <w:pPr>
        <w:widowControl w:val="0"/>
        <w:autoSpaceDE w:val="0"/>
        <w:autoSpaceDN w:val="0"/>
        <w:adjustRightInd w:val="0"/>
        <w:spacing w:line="240" w:lineRule="auto"/>
      </w:pPr>
    </w:p>
    <w:p w14:paraId="5A828836" w14:textId="77777777" w:rsidR="00D572C5" w:rsidRDefault="00D572C5" w:rsidP="00486F22">
      <w:pPr>
        <w:widowControl w:val="0"/>
        <w:autoSpaceDE w:val="0"/>
        <w:autoSpaceDN w:val="0"/>
        <w:adjustRightInd w:val="0"/>
        <w:spacing w:line="240" w:lineRule="auto"/>
      </w:pPr>
    </w:p>
    <w:p w14:paraId="5CB07720" w14:textId="77777777" w:rsidR="00D572C5" w:rsidRDefault="00D572C5" w:rsidP="00486F22">
      <w:pPr>
        <w:widowControl w:val="0"/>
        <w:autoSpaceDE w:val="0"/>
        <w:autoSpaceDN w:val="0"/>
        <w:adjustRightInd w:val="0"/>
        <w:spacing w:line="240" w:lineRule="auto"/>
      </w:pPr>
    </w:p>
    <w:p w14:paraId="78D6FBF6" w14:textId="77777777" w:rsidR="00D572C5" w:rsidRDefault="00D572C5" w:rsidP="00486F22">
      <w:pPr>
        <w:widowControl w:val="0"/>
        <w:autoSpaceDE w:val="0"/>
        <w:autoSpaceDN w:val="0"/>
        <w:adjustRightInd w:val="0"/>
        <w:spacing w:line="240" w:lineRule="auto"/>
      </w:pPr>
    </w:p>
    <w:p w14:paraId="6A8CF770" w14:textId="77777777" w:rsidR="00D572C5" w:rsidRDefault="00D572C5" w:rsidP="00486F22">
      <w:pPr>
        <w:widowControl w:val="0"/>
        <w:autoSpaceDE w:val="0"/>
        <w:autoSpaceDN w:val="0"/>
        <w:adjustRightInd w:val="0"/>
        <w:spacing w:line="240" w:lineRule="auto"/>
      </w:pPr>
    </w:p>
    <w:p w14:paraId="3CFD7342" w14:textId="77777777" w:rsidR="00D572C5" w:rsidRDefault="00D572C5" w:rsidP="00486F22">
      <w:pPr>
        <w:widowControl w:val="0"/>
        <w:autoSpaceDE w:val="0"/>
        <w:autoSpaceDN w:val="0"/>
        <w:adjustRightInd w:val="0"/>
        <w:spacing w:line="240" w:lineRule="auto"/>
      </w:pPr>
    </w:p>
    <w:p w14:paraId="623B7035" w14:textId="77777777" w:rsidR="00D572C5" w:rsidRDefault="00D572C5" w:rsidP="00486F22">
      <w:pPr>
        <w:widowControl w:val="0"/>
        <w:autoSpaceDE w:val="0"/>
        <w:autoSpaceDN w:val="0"/>
        <w:adjustRightInd w:val="0"/>
        <w:spacing w:line="240" w:lineRule="auto"/>
      </w:pPr>
    </w:p>
    <w:p w14:paraId="1EE9620B" w14:textId="38C71E1C" w:rsidR="00F02381" w:rsidRDefault="00F02381">
      <w:pPr>
        <w:spacing w:line="240" w:lineRule="auto"/>
        <w:jc w:val="left"/>
      </w:pPr>
      <w:r>
        <w:lastRenderedPageBreak/>
        <w:br w:type="page"/>
      </w:r>
    </w:p>
    <w:p w14:paraId="49DADEF1" w14:textId="59E002DC" w:rsidR="00D572C5" w:rsidRDefault="00B77F2D" w:rsidP="00FE3790">
      <w:pPr>
        <w:widowControl w:val="0"/>
        <w:autoSpaceDE w:val="0"/>
        <w:autoSpaceDN w:val="0"/>
        <w:adjustRightInd w:val="0"/>
        <w:jc w:val="center"/>
        <w:rPr>
          <w:b/>
        </w:rPr>
      </w:pPr>
      <w:r>
        <w:rPr>
          <w:b/>
        </w:rPr>
        <w:lastRenderedPageBreak/>
        <w:t>APÊNDICE A – Código Fonte do bot do Telegram</w:t>
      </w:r>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754C7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754C77">
      <w:pPr>
        <w:pStyle w:val="Paragrafo"/>
      </w:pPr>
    </w:p>
    <w:p w14:paraId="45F8BDED" w14:textId="77777777" w:rsidR="00E0694C" w:rsidRPr="00E0694C" w:rsidRDefault="00E0694C" w:rsidP="009E028F">
      <w:pPr>
        <w:numPr>
          <w:ilvl w:val="0"/>
          <w:numId w:val="30"/>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E0694C" w:rsidRDefault="00E0694C" w:rsidP="009E028F">
      <w:pPr>
        <w:numPr>
          <w:ilvl w:val="0"/>
          <w:numId w:val="30"/>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const lana = require('./lana');</w:t>
      </w:r>
    </w:p>
    <w:p w14:paraId="3EF6076A" w14:textId="77777777" w:rsidR="00E0694C" w:rsidRPr="00E0694C" w:rsidRDefault="00E0694C" w:rsidP="009E028F">
      <w:pPr>
        <w:numPr>
          <w:ilvl w:val="0"/>
          <w:numId w:val="30"/>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require('./web')(lana);</w:t>
      </w:r>
    </w:p>
    <w:p w14:paraId="792EA9BE" w14:textId="23EF1D9C" w:rsidR="009E028F" w:rsidRDefault="00E0694C" w:rsidP="009E028F">
      <w:pPr>
        <w:numPr>
          <w:ilvl w:val="0"/>
          <w:numId w:val="30"/>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express = require('express');</w:t>
      </w:r>
    </w:p>
    <w:p w14:paraId="20E61F8A"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packageInfo = require('./package.json');</w:t>
      </w:r>
    </w:p>
    <w:p w14:paraId="3754C3EE"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bodyParser = require('body-parser');</w:t>
      </w:r>
    </w:p>
    <w:p w14:paraId="49ED5049"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2DDDA8"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app = express();</w:t>
      </w:r>
    </w:p>
    <w:p w14:paraId="6A9D4767"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use(bodyParser.json());</w:t>
      </w:r>
    </w:p>
    <w:p w14:paraId="2EC91E4C"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get('/', (req, res) =&gt; {</w:t>
      </w:r>
    </w:p>
    <w:p w14:paraId="25C39C0C"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json({ version: packageInfo.version });</w:t>
      </w:r>
    </w:p>
    <w:p w14:paraId="5C462C22"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server = app.listen(process.env.PORT, () =&gt; {</w:t>
      </w:r>
    </w:p>
    <w:p w14:paraId="2C5E8798"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t host = server.address().address;</w:t>
      </w:r>
    </w:p>
    <w:p w14:paraId="41848FE3"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t port = server.address().port;</w:t>
      </w:r>
    </w:p>
    <w:p w14:paraId="1590BDC0"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6CCC30C2"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ole.log('Web server started at http://%s:%s', host, port);</w:t>
      </w:r>
    </w:p>
    <w:p w14:paraId="707783A6"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module.exports = (lana) =&gt; {</w:t>
      </w:r>
    </w:p>
    <w:p w14:paraId="6EE7AB81"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pp.post('//' + lana.token, (req, res) =&gt; {</w:t>
      </w:r>
    </w:p>
    <w:p w14:paraId="48AB5A71"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lana.processUpdate(req.body);</w:t>
      </w:r>
    </w:p>
    <w:p w14:paraId="70B96E26"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14C3A47D"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pp.post('/' + lana.token + '/sendMessage', (req, res) =&gt; {</w:t>
      </w:r>
    </w:p>
    <w:p w14:paraId="3B0D7F95"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lana.sendMessageEndpoint(req.body)</w:t>
      </w:r>
    </w:p>
    <w:p w14:paraId="0FE45A1D"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then(resp =&gt; {</w:t>
      </w:r>
    </w:p>
    <w:p w14:paraId="4661BBFD"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2E75AE41"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atch(err =&gt; {</w:t>
      </w:r>
    </w:p>
    <w:p w14:paraId="79F4D42E"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400);</w:t>
      </w:r>
    </w:p>
    <w:p w14:paraId="407CED42"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01322E7" w14:textId="5F6326BE" w:rsidR="009E028F" w:rsidRDefault="009E028F" w:rsidP="009E028F">
      <w:pPr>
        <w:numPr>
          <w:ilvl w:val="0"/>
          <w:numId w:val="29"/>
        </w:num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9D22AD3" w14:textId="77777777" w:rsidR="005808ED" w:rsidRPr="005808ED" w:rsidRDefault="005808ED" w:rsidP="005808ED">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5A22F138" w14:textId="77777777" w:rsidR="00A826D1" w:rsidRPr="00760A6B" w:rsidRDefault="00A826D1" w:rsidP="005808ED">
      <w:pPr>
        <w:pStyle w:val="PargrafodaLista"/>
        <w:numPr>
          <w:ilvl w:val="0"/>
          <w:numId w:val="33"/>
        </w:numPr>
        <w:spacing w:line="240" w:lineRule="auto"/>
        <w:rPr>
          <w:sz w:val="20"/>
          <w:szCs w:val="20"/>
          <w:lang w:eastAsia="pt-BR"/>
        </w:rPr>
      </w:pPr>
      <w:r w:rsidRPr="00760A6B">
        <w:rPr>
          <w:sz w:val="20"/>
          <w:szCs w:val="20"/>
          <w:lang w:eastAsia="pt-BR"/>
        </w:rPr>
        <w:t>// Arquivo config/keys.js</w:t>
      </w:r>
    </w:p>
    <w:p w14:paraId="098CD2AE" w14:textId="77777777" w:rsidR="00A826D1" w:rsidRPr="00760A6B" w:rsidRDefault="00A826D1" w:rsidP="005808ED">
      <w:pPr>
        <w:pStyle w:val="PargrafodaLista"/>
        <w:numPr>
          <w:ilvl w:val="0"/>
          <w:numId w:val="33"/>
        </w:numPr>
        <w:spacing w:line="240" w:lineRule="auto"/>
        <w:rPr>
          <w:sz w:val="20"/>
          <w:szCs w:val="20"/>
          <w:lang w:eastAsia="pt-BR"/>
        </w:rPr>
      </w:pPr>
      <w:r w:rsidRPr="00760A6B">
        <w:rPr>
          <w:sz w:val="20"/>
          <w:szCs w:val="20"/>
          <w:lang w:eastAsia="pt-BR"/>
        </w:rPr>
        <w:t>module.exports = {</w:t>
      </w:r>
    </w:p>
    <w:p w14:paraId="7A7B0ECF" w14:textId="1C210A4F" w:rsidR="00A826D1" w:rsidRPr="00760A6B" w:rsidRDefault="0070664D" w:rsidP="005808ED">
      <w:pPr>
        <w:pStyle w:val="PargrafodaLista"/>
        <w:numPr>
          <w:ilvl w:val="0"/>
          <w:numId w:val="33"/>
        </w:numPr>
        <w:spacing w:line="240" w:lineRule="auto"/>
        <w:rPr>
          <w:sz w:val="20"/>
          <w:szCs w:val="20"/>
          <w:lang w:eastAsia="pt-BR"/>
        </w:rPr>
      </w:pPr>
      <w:r>
        <w:rPr>
          <w:sz w:val="20"/>
          <w:szCs w:val="20"/>
          <w:lang w:eastAsia="pt-BR"/>
        </w:rPr>
        <w:t xml:space="preserve">    </w:t>
      </w:r>
      <w:r w:rsidR="00A826D1" w:rsidRPr="00760A6B">
        <w:rPr>
          <w:sz w:val="20"/>
          <w:szCs w:val="20"/>
          <w:lang w:eastAsia="pt-BR"/>
        </w:rPr>
        <w:t>tokenTelegramBot : process.env.tokenTelegramBot,</w:t>
      </w:r>
    </w:p>
    <w:p w14:paraId="5DF424D7" w14:textId="3A952788" w:rsidR="00A826D1" w:rsidRPr="00760A6B" w:rsidRDefault="0070664D" w:rsidP="005808ED">
      <w:pPr>
        <w:pStyle w:val="PargrafodaLista"/>
        <w:numPr>
          <w:ilvl w:val="0"/>
          <w:numId w:val="33"/>
        </w:numPr>
        <w:spacing w:line="240" w:lineRule="auto"/>
        <w:rPr>
          <w:sz w:val="20"/>
          <w:szCs w:val="20"/>
          <w:lang w:eastAsia="pt-BR"/>
        </w:rPr>
      </w:pPr>
      <w:r>
        <w:rPr>
          <w:sz w:val="20"/>
          <w:szCs w:val="20"/>
          <w:lang w:eastAsia="pt-BR"/>
        </w:rPr>
        <w:t xml:space="preserve">    </w:t>
      </w:r>
      <w:r w:rsidR="00A826D1" w:rsidRPr="00760A6B">
        <w:rPr>
          <w:sz w:val="20"/>
          <w:szCs w:val="20"/>
          <w:lang w:eastAsia="pt-BR"/>
        </w:rPr>
        <w:t>urlTelegramBot : process.env.urlTelegramBot,</w:t>
      </w:r>
    </w:p>
    <w:p w14:paraId="7A363FDE" w14:textId="071A540B" w:rsidR="00A826D1" w:rsidRPr="00760A6B" w:rsidRDefault="0070664D" w:rsidP="005808ED">
      <w:pPr>
        <w:pStyle w:val="PargrafodaLista"/>
        <w:numPr>
          <w:ilvl w:val="0"/>
          <w:numId w:val="33"/>
        </w:numPr>
        <w:spacing w:line="240" w:lineRule="auto"/>
        <w:rPr>
          <w:sz w:val="20"/>
          <w:szCs w:val="20"/>
          <w:lang w:eastAsia="pt-BR"/>
        </w:rPr>
      </w:pPr>
      <w:r>
        <w:rPr>
          <w:sz w:val="20"/>
          <w:szCs w:val="20"/>
          <w:lang w:eastAsia="pt-BR"/>
        </w:rPr>
        <w:lastRenderedPageBreak/>
        <w:t xml:space="preserve">    </w:t>
      </w:r>
      <w:r w:rsidR="00A826D1" w:rsidRPr="00760A6B">
        <w:rPr>
          <w:sz w:val="20"/>
          <w:szCs w:val="20"/>
          <w:lang w:eastAsia="pt-BR"/>
        </w:rPr>
        <w:t>urlMessageEndpoint : process.env.urlTelegramMessageEndpoint,</w:t>
      </w:r>
    </w:p>
    <w:p w14:paraId="0E3D19D8" w14:textId="1816CFFD" w:rsidR="00A826D1" w:rsidRPr="00760A6B" w:rsidRDefault="0070664D" w:rsidP="005808ED">
      <w:pPr>
        <w:pStyle w:val="PargrafodaLista"/>
        <w:numPr>
          <w:ilvl w:val="0"/>
          <w:numId w:val="33"/>
        </w:numPr>
        <w:spacing w:line="240" w:lineRule="auto"/>
        <w:rPr>
          <w:sz w:val="20"/>
          <w:szCs w:val="20"/>
          <w:lang w:eastAsia="pt-BR"/>
        </w:rPr>
      </w:pPr>
      <w:r>
        <w:rPr>
          <w:sz w:val="20"/>
          <w:szCs w:val="20"/>
          <w:lang w:eastAsia="pt-BR"/>
        </w:rPr>
        <w:t xml:space="preserve">    </w:t>
      </w:r>
      <w:r w:rsidR="00A826D1" w:rsidRPr="00760A6B">
        <w:rPr>
          <w:sz w:val="20"/>
          <w:szCs w:val="20"/>
          <w:lang w:eastAsia="pt-BR"/>
        </w:rPr>
        <w:t>lana_api_key : process.env.lana_API_MASTER_KEY</w:t>
      </w:r>
    </w:p>
    <w:p w14:paraId="5915200D" w14:textId="77777777" w:rsidR="00A826D1" w:rsidRPr="00760A6B" w:rsidRDefault="00A826D1" w:rsidP="005808ED">
      <w:pPr>
        <w:pStyle w:val="PargrafodaLista"/>
        <w:numPr>
          <w:ilvl w:val="0"/>
          <w:numId w:val="33"/>
        </w:numPr>
        <w:spacing w:line="240" w:lineRule="auto"/>
        <w:rPr>
          <w:sz w:val="20"/>
          <w:szCs w:val="20"/>
          <w:lang w:eastAsia="pt-BR"/>
        </w:rPr>
      </w:pPr>
      <w:r w:rsidRPr="00760A6B">
        <w:rPr>
          <w:sz w:val="20"/>
          <w:szCs w:val="20"/>
          <w:lang w:eastAsia="pt-BR"/>
        </w:rPr>
        <w:t>}</w:t>
      </w:r>
    </w:p>
    <w:p w14:paraId="350D23D0" w14:textId="4C00F3B2" w:rsidR="009E028F" w:rsidRDefault="00A826D1" w:rsidP="005808ED">
      <w:pPr>
        <w:pStyle w:val="PargrafodaLista"/>
        <w:numPr>
          <w:ilvl w:val="0"/>
          <w:numId w:val="33"/>
        </w:numPr>
        <w:spacing w:line="240" w:lineRule="auto"/>
        <w:rPr>
          <w:sz w:val="20"/>
          <w:szCs w:val="20"/>
          <w:lang w:eastAsia="pt-BR"/>
        </w:rPr>
      </w:pPr>
      <w:r w:rsidRPr="00760A6B">
        <w:rPr>
          <w:sz w:val="20"/>
          <w:szCs w:val="20"/>
          <w:lang w:eastAsia="pt-BR"/>
        </w:rPr>
        <w:t>// Fim do arquivo config/keys.ks</w:t>
      </w:r>
    </w:p>
    <w:p w14:paraId="0EC1DEC3" w14:textId="77777777" w:rsidR="005808ED" w:rsidRDefault="005808ED" w:rsidP="005808ED">
      <w:pPr>
        <w:rPr>
          <w:sz w:val="20"/>
          <w:szCs w:val="20"/>
          <w:lang w:eastAsia="pt-BR"/>
        </w:rPr>
      </w:pPr>
    </w:p>
    <w:p w14:paraId="036C08A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keys = require("./config/keys");</w:t>
      </w:r>
    </w:p>
    <w:p w14:paraId="5D22506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token = keys.tokenTelegramBot;</w:t>
      </w:r>
    </w:p>
    <w:p w14:paraId="0873C4D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 = keys.urlTelegramBot;</w:t>
      </w:r>
    </w:p>
    <w:p w14:paraId="5C53D0E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MessageEndpoint = keys.urlMessageEndpoint;</w:t>
      </w:r>
    </w:p>
    <w:p w14:paraId="168356B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lana_api_key = keys.lana_api_key;</w:t>
      </w:r>
    </w:p>
    <w:p w14:paraId="47A16D1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request = require("request");</w:t>
      </w:r>
    </w:p>
    <w:p w14:paraId="16E1D17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Bot = require("tgfancy");</w:t>
      </w:r>
    </w:p>
    <w:p w14:paraId="174C3D7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et lana;</w:t>
      </w:r>
    </w:p>
    <w:p w14:paraId="62DFDB7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if (process.env.NODE_ENV === "production") {</w:t>
      </w:r>
    </w:p>
    <w:p w14:paraId="57FB7E7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 = new Bot(token);</w:t>
      </w:r>
    </w:p>
    <w:p w14:paraId="663021E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tWebHook(url + "/" + lana.token);</w:t>
      </w:r>
    </w:p>
    <w:p w14:paraId="5F927AD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 = new Bot(token, { polling: true });</w:t>
      </w:r>
    </w:p>
    <w:p w14:paraId="771D58B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ole.log("lana telegram bot server started...");</w:t>
      </w:r>
    </w:p>
    <w:p w14:paraId="0BF37B1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polling_error", error =&gt; {</w:t>
      </w:r>
    </w:p>
    <w:p w14:paraId="31B014B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error(error);</w:t>
      </w:r>
    </w:p>
    <w:p w14:paraId="4B1889F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message", msg =&gt; {</w:t>
      </w:r>
    </w:p>
    <w:p w14:paraId="6229B0A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lana.sendMessage(msg.chat.id, 'Recebi a mensagem "' + msg.text + '" de: ' + msg.from.first_name + ' ' + msg.from.last_name);</w:t>
      </w:r>
    </w:p>
    <w:p w14:paraId="746AF7B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46AD47A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00A2790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incoming",</w:t>
      </w:r>
    </w:p>
    <w:p w14:paraId="7409031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8C765A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rom: {</w:t>
      </w:r>
    </w:p>
    <w:p w14:paraId="3493081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name: msg.from.first_name + " " + msg.from.last_name,</w:t>
      </w:r>
    </w:p>
    <w:p w14:paraId="07AA271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name: msg.from.username,</w:t>
      </w:r>
    </w:p>
    <w:p w14:paraId="25AA2A7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0C2C0F4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11527D1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msg.date * 1000)</w:t>
      </w:r>
    </w:p>
    <w:p w14:paraId="225742A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5661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4C4AADF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800B13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owardMessageToLana(msg);</w:t>
      </w:r>
    </w:p>
    <w:p w14:paraId="7D9CB9E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fowardMessageToLana = msg =&gt; {</w:t>
      </w:r>
    </w:p>
    <w:p w14:paraId="47081E7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options = {</w:t>
      </w:r>
    </w:p>
    <w:p w14:paraId="1D84830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thod: "POST",</w:t>
      </w:r>
    </w:p>
    <w:p w14:paraId="7FA49E2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ri: "https://lana-api.herokuapp.com/api/message",</w:t>
      </w:r>
    </w:p>
    <w:p w14:paraId="695437D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headers: {</w:t>
      </w:r>
    </w:p>
    <w:p w14:paraId="5EEF7F6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api-key": lana_api_key</w:t>
      </w:r>
    </w:p>
    <w:p w14:paraId="24F8ABF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2EA69D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body: {</w:t>
      </w:r>
    </w:p>
    <w:p w14:paraId="25EA422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26F8BA1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message: msg.text,</w:t>
      </w:r>
    </w:p>
    <w:p w14:paraId="2F08021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 {</w:t>
      </w:r>
    </w:p>
    <w:p w14:paraId="6144D7E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name: `${msg.from.first_name} ${msg.from.last_name}`,</w:t>
      </w:r>
    </w:p>
    <w:p w14:paraId="291B0DC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name: msg.from.username,</w:t>
      </w:r>
    </w:p>
    <w:p w14:paraId="0DEBB3B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2659CD4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5E24917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Endpoint: urlMessageEndpoint</w:t>
      </w:r>
    </w:p>
    <w:p w14:paraId="307B63A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json: true // Automatically stringifies the body to JSON</w:t>
      </w:r>
    </w:p>
    <w:p w14:paraId="3CCD1AD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38A6D4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quest(options, (err, resp, body) =&gt; {</w:t>
      </w:r>
    </w:p>
    <w:p w14:paraId="696A808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resp || resp.statusCode != 200 || err) {</w:t>
      </w:r>
    </w:p>
    <w:p w14:paraId="35D0BD3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23F8A7F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1550DAF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59EE0C7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C60913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rrMessage: err,</w:t>
      </w:r>
    </w:p>
    <w:p w14:paraId="3FB0957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7463F5C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39D9194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2611368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5058EF5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msg.chat.id, "Ops, algo deu errado, tente novamente");</w:t>
      </w:r>
    </w:p>
    <w:p w14:paraId="7EE2063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08A917B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59FEBEA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CE53FA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body.message,</w:t>
      </w:r>
    </w:p>
    <w:p w14:paraId="21C8810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2409BCD6"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body.chatId</w:t>
      </w:r>
    </w:p>
    <w:p w14:paraId="249E1D6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7043D60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59B706A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arkdown = {};</w:t>
      </w:r>
    </w:p>
    <w:p w14:paraId="5D867F8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arkdown) {</w:t>
      </w:r>
    </w:p>
    <w:p w14:paraId="0BD7D9A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72C5B38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essage != undefined) {</w:t>
      </w:r>
    </w:p>
    <w:p w14:paraId="2CE848C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body.message, markdown);</w:t>
      </w:r>
    </w:p>
    <w:p w14:paraId="663D31D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AEEC3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Ops, algo deu errado, tente novamente");</w:t>
      </w:r>
    </w:p>
    <w:p w14:paraId="55A9AAC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sendMessageEndpoint = messageBody =&gt; {</w:t>
      </w:r>
    </w:p>
    <w:p w14:paraId="7911D2E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turn new Promise((resolve, reject) =&gt; {</w:t>
      </w:r>
    </w:p>
    <w:p w14:paraId="3BD4500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chatId != undefined &amp;&amp; messageBody.message != undefined) {</w:t>
      </w:r>
    </w:p>
    <w:p w14:paraId="5B0E858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5725E20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635D6A7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1CACA2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essageBody.message,</w:t>
      </w:r>
    </w:p>
    <w:p w14:paraId="2BB9E90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162C6CA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essageBody.chatId</w:t>
      </w:r>
    </w:p>
    <w:p w14:paraId="41504F3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date: new Date()</w:t>
      </w:r>
    </w:p>
    <w:p w14:paraId="05E88C8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25C3C3C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arkdown = {};</w:t>
      </w:r>
    </w:p>
    <w:p w14:paraId="623AB5B5"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markdown) {</w:t>
      </w:r>
    </w:p>
    <w:p w14:paraId="0159C9B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6C9CD0C4"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type == "image") {</w:t>
      </w:r>
    </w:p>
    <w:p w14:paraId="7C33F52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0504948"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sendPhoto(messageBody.chatId, messageBody.message, markdown)</w:t>
      </w:r>
    </w:p>
    <w:p w14:paraId="53183BE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hen(res =&gt; {</w:t>
      </w:r>
    </w:p>
    <w:p w14:paraId="63BDEFCB"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8A51C69"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408CB11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7071E0D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B02568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sendMessage(messageBody.chatId, messageBody.message, markdown)</w:t>
      </w:r>
    </w:p>
    <w:p w14:paraId="23BDC29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hen(res =&gt; {</w:t>
      </w:r>
    </w:p>
    <w:p w14:paraId="41DE32E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454B0C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0486E6B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464E21CC"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Unable to Send Message Body in Wrong Format");</w:t>
      </w:r>
    </w:p>
    <w:p w14:paraId="7F31872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w:t>
      </w:r>
    </w:p>
    <w:p w14:paraId="2A1BFA2E"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module.exports = lana;</w:t>
      </w:r>
    </w:p>
    <w:p w14:paraId="172EB6D3" w14:textId="77777777" w:rsidR="005808ED" w:rsidRPr="005808ED" w:rsidRDefault="005808ED" w:rsidP="005808ED">
      <w:pPr>
        <w:numPr>
          <w:ilvl w:val="0"/>
          <w:numId w:val="38"/>
        </w:numPr>
        <w:shd w:val="clear" w:color="auto" w:fill="FFFFFF"/>
        <w:tabs>
          <w:tab w:val="clear" w:pos="720"/>
          <w:tab w:val="num" w:pos="1185"/>
        </w:tabs>
        <w:spacing w:before="100" w:beforeAutospacing="1" w:after="100" w:afterAutospacing="1" w:line="240" w:lineRule="auto"/>
        <w:ind w:left="36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529A4501" w14:textId="77777777" w:rsidR="00B35E7D" w:rsidRDefault="00B35E7D" w:rsidP="00B35E7D">
      <w:pPr>
        <w:spacing w:line="240" w:lineRule="auto"/>
        <w:jc w:val="left"/>
        <w:rPr>
          <w:rFonts w:eastAsia="Arial Unicode MS" w:cs="Arial Unicode MS"/>
          <w:color w:val="000000" w:themeColor="text1"/>
          <w:u w:color="000000"/>
          <w:lang w:val="pt-PT"/>
        </w:rPr>
      </w:pPr>
    </w:p>
    <w:p w14:paraId="1B2903AC" w14:textId="08B57626" w:rsidR="00B35E7D" w:rsidRDefault="00B35E7D" w:rsidP="00B35E7D">
      <w:pPr>
        <w:spacing w:line="240" w:lineRule="auto"/>
        <w:jc w:val="center"/>
        <w:rPr>
          <w:rFonts w:eastAsia="Arial Unicode MS" w:cs="Arial Unicode MS"/>
          <w:b/>
          <w:color w:val="000000" w:themeColor="text1"/>
          <w:u w:color="000000"/>
          <w:lang w:val="pt-PT"/>
        </w:rPr>
      </w:pPr>
      <w:r>
        <w:rPr>
          <w:rFonts w:eastAsia="Arial Unicode MS" w:cs="Arial Unicode MS"/>
          <w:b/>
          <w:color w:val="000000" w:themeColor="text1"/>
          <w:u w:color="000000"/>
          <w:lang w:val="pt-PT"/>
        </w:rPr>
        <w:lastRenderedPageBreak/>
        <w:t>APÊNDICE B – Código Fonte do bot do Messenger</w:t>
      </w:r>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module.exports = {</w:t>
      </w:r>
    </w:p>
    <w:p w14:paraId="2ABFA2A2"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PAGE_ACESS_TOKEN: process.env.TOKEN_LANA_MESSENGER_BOT,</w:t>
      </w:r>
    </w:p>
    <w:p w14:paraId="14CEEF14"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VERIFY_TOKEN: process.env.TOKEN_LANA_MESSENGER_BOT_VERIFY,</w:t>
      </w:r>
    </w:p>
    <w:p w14:paraId="61B69E04"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PP_SECRET: process.env.TOKEN_LANA_MESSENGER_BOT_APP_SECRET,</w:t>
      </w:r>
    </w:p>
    <w:p w14:paraId="35D8F1CB"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LANA_API_KEY : process.env.lana_API_MASTER_KEY,</w:t>
      </w:r>
    </w:p>
    <w:p w14:paraId="5EC0D9A0"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URL_MESSAGE_ENDPOINT: process.env.URL_MESSENGER_ENDPOINT</w:t>
      </w:r>
    </w:p>
    <w:p w14:paraId="2769CA02" w14:textId="77777777" w:rsidR="00EA5153" w:rsidRPr="00EA5153"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9B5F67">
      <w:pPr>
        <w:numPr>
          <w:ilvl w:val="0"/>
          <w:numId w:val="39"/>
        </w:numPr>
        <w:shd w:val="clear" w:color="auto" w:fill="FFFFFF"/>
        <w:tabs>
          <w:tab w:val="clear" w:pos="4740"/>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otBot = require('bootbot');</w:t>
      </w:r>
    </w:p>
    <w:p w14:paraId="4E66A18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request = require('request');</w:t>
      </w:r>
    </w:p>
    <w:p w14:paraId="524F525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keys = require('./config/keys');</w:t>
      </w:r>
    </w:p>
    <w:p w14:paraId="4816CA7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dyParser = require('body-parser');</w:t>
      </w:r>
    </w:p>
    <w:p w14:paraId="2D612E0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42FF91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t = new BootBot({</w:t>
      </w:r>
    </w:p>
    <w:p w14:paraId="3F72ED4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ccessToken: keys.PAGE_ACESS_TOKEN,</w:t>
      </w:r>
    </w:p>
    <w:p w14:paraId="37065A9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verifyToken: keys.VERIFY_TOKEN,</w:t>
      </w:r>
    </w:p>
    <w:p w14:paraId="09CD645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ppSecret: keys.APP_SECRET</w:t>
      </w:r>
    </w:p>
    <w:p w14:paraId="278F142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use(bodyParser.json());</w:t>
      </w:r>
    </w:p>
    <w:p w14:paraId="55B76CE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8D8D15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on('message', (payload, chat) =&gt; {</w:t>
      </w:r>
    </w:p>
    <w:p w14:paraId="30E331F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text = payload.message.text;</w:t>
      </w:r>
    </w:p>
    <w:p w14:paraId="1700E89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getUserProfile()</w:t>
      </w:r>
    </w:p>
    <w:p w14:paraId="18E889A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user =&gt; {</w:t>
      </w:r>
    </w:p>
    <w:p w14:paraId="2BF4C0F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679C085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67F8E36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incoming',</w:t>
      </w:r>
    </w:p>
    <w:p w14:paraId="52397CB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0271D06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rom : {</w:t>
      </w:r>
    </w:p>
    <w:p w14:paraId="635485B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name : user.first_name + ' ' + user.last_name,</w:t>
      </w:r>
    </w:p>
    <w:p w14:paraId="3C9A7AD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d : user.id,</w:t>
      </w:r>
    </w:p>
    <w:p w14:paraId="0D67BE9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6008301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2E7054A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474D70D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endAction('mark_seen');</w:t>
      </w:r>
    </w:p>
    <w:p w14:paraId="00EEA5C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owardMessageToLana(text, chat, user);</w:t>
      </w:r>
    </w:p>
    <w:p w14:paraId="5E5A633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fowardMessageToLana = (text, chat, user) =&gt; {</w:t>
      </w:r>
    </w:p>
    <w:p w14:paraId="67323E7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options = {</w:t>
      </w:r>
    </w:p>
    <w:p w14:paraId="0D944DD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thod : 'POST',</w:t>
      </w:r>
    </w:p>
    <w:p w14:paraId="0D7A80A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ri : 'https://lana-api.herokuapp.com/api/message',</w:t>
      </w:r>
    </w:p>
    <w:p w14:paraId="2FA5665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headers : {</w:t>
      </w:r>
    </w:p>
    <w:p w14:paraId="77533CB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api-key': keys.LANA_API_KEY</w:t>
      </w:r>
    </w:p>
    <w:p w14:paraId="4F4D2C0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E9E994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dy : {</w:t>
      </w:r>
    </w:p>
    <w:p w14:paraId="056A198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5260F08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BF8719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user : {</w:t>
      </w:r>
    </w:p>
    <w:p w14:paraId="352B769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name : `${user.first_name} ${user.last_name}`,</w:t>
      </w:r>
    </w:p>
    <w:p w14:paraId="5F706D1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d : user.id,</w:t>
      </w:r>
    </w:p>
    <w:p w14:paraId="77170CEF"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4A58226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Endpoint : keys.URL_MESSAGE_ENDPOINT,</w:t>
      </w:r>
    </w:p>
    <w:p w14:paraId="5E7B35C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7CA81D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json : true // Automatically stringifies the body to JSON</w:t>
      </w:r>
    </w:p>
    <w:p w14:paraId="6EE3BC3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1B8832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quest(options, (err, resp, body) =&gt; {</w:t>
      </w:r>
    </w:p>
    <w:p w14:paraId="23F6BCE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 (!resp || resp.statusCode != 200 || err) {</w:t>
      </w:r>
    </w:p>
    <w:p w14:paraId="4BBA9D5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5133439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36B4ACA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4C516B3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A8B45A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rrMessage : err,</w:t>
      </w:r>
    </w:p>
    <w:p w14:paraId="7BFB9FE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7F3286B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5067B31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1484E8C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02D8FD5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ay('Ops, algo deu errado, tente novamente', { typing : true });</w:t>
      </w:r>
    </w:p>
    <w:p w14:paraId="597A9C1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7FC2238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55D92A7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073FC56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348562B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body.message,</w:t>
      </w:r>
    </w:p>
    <w:p w14:paraId="7C285C2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363DF9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body.chatId</w:t>
      </w:r>
    </w:p>
    <w:p w14:paraId="1985904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03753C8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56F32E8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arkdown = {};</w:t>
      </w:r>
    </w:p>
    <w:p w14:paraId="4A4CDB9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body.markdown) {</w:t>
      </w:r>
    </w:p>
    <w:p w14:paraId="019114F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35DCEFF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ay(body.message, { typing : true });</w:t>
      </w:r>
    </w:p>
    <w:p w14:paraId="720285F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5D9D4A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post('/' + keys.APP_SECRET + '/sendMessage', (req, res) =&gt; {</w:t>
      </w:r>
    </w:p>
    <w:p w14:paraId="1F9C55B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sendMessageEndpoint(req.body)</w:t>
      </w:r>
    </w:p>
    <w:p w14:paraId="4B921E3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p =&gt; {</w:t>
      </w:r>
    </w:p>
    <w:p w14:paraId="3F9DBC5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200);</w:t>
      </w:r>
    </w:p>
    <w:p w14:paraId="214EE3FE"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4C1B6F7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400);</w:t>
      </w:r>
    </w:p>
    <w:p w14:paraId="5390BCA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sendMessageEndpoint = (messageBody) =&gt; {</w:t>
      </w:r>
    </w:p>
    <w:p w14:paraId="3D6CEA1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turn new Promise((resolve, reject) =&gt; {</w:t>
      </w:r>
    </w:p>
    <w:p w14:paraId="165C469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chatId &amp;&amp; messageBody.message) {</w:t>
      </w:r>
    </w:p>
    <w:p w14:paraId="6D0D2CC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2D7CB0C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interface : 'messenger',</w:t>
      </w:r>
    </w:p>
    <w:p w14:paraId="2396A95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65EA7F4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messageBody.message,</w:t>
      </w:r>
    </w:p>
    <w:p w14:paraId="70210A5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E95FBF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messageBody.chatId</w:t>
      </w:r>
    </w:p>
    <w:p w14:paraId="1AEF856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585202C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0932821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arkdown = {};</w:t>
      </w:r>
    </w:p>
    <w:p w14:paraId="71B5BED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markdown) {</w:t>
      </w:r>
    </w:p>
    <w:p w14:paraId="64671C1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62AC899F"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type == 'image') {</w:t>
      </w:r>
    </w:p>
    <w:p w14:paraId="7D4DD24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t.say(messageBody.chatId, { attachment: 'image', url: messageBody.message })</w:t>
      </w:r>
    </w:p>
    <w:p w14:paraId="2D881EF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 =&gt; {</w:t>
      </w:r>
    </w:p>
    <w:p w14:paraId="5A18E6A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0854CD3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024BBC5A"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2E856F9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496CDEB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t.say(messageBody.chatId, messageBody.message)</w:t>
      </w:r>
    </w:p>
    <w:p w14:paraId="70A8090F"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 =&gt; {</w:t>
      </w:r>
    </w:p>
    <w:p w14:paraId="79707FB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6BE014F3"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5B43E75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570DDFA6"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5B618AC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Unable to Send Message Body in Wrong Format");</w:t>
      </w:r>
    </w:p>
    <w:p w14:paraId="4815DDB8"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w:t>
      </w:r>
    </w:p>
    <w:p w14:paraId="09E7A52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port = process.env.PORT || 3000;</w:t>
      </w:r>
    </w:p>
    <w:p w14:paraId="1DF8C991"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get('/', (req, res) =&gt; res.send('Hello World!'));</w:t>
      </w:r>
    </w:p>
    <w:p w14:paraId="6C597E17" w14:textId="77777777" w:rsidR="00621B40" w:rsidRPr="00621B40"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start(port);</w:t>
      </w:r>
    </w:p>
    <w:p w14:paraId="0F3C406E" w14:textId="6824E979" w:rsidR="00C96B8B" w:rsidRDefault="00621B40" w:rsidP="005173FB">
      <w:pPr>
        <w:numPr>
          <w:ilvl w:val="0"/>
          <w:numId w:val="40"/>
        </w:numPr>
        <w:shd w:val="clear" w:color="auto" w:fill="FFFFFF"/>
        <w:tabs>
          <w:tab w:val="clear" w:pos="720"/>
          <w:tab w:val="left" w:pos="0"/>
          <w:tab w:val="num" w:pos="709"/>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3240D7D4"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77777777" w:rsidR="00CE370E" w:rsidRDefault="00CE370E" w:rsidP="00CE370E">
      <w:pPr>
        <w:shd w:val="clear" w:color="auto" w:fill="FFFFFF"/>
        <w:spacing w:before="100" w:beforeAutospacing="1" w:after="100" w:afterAutospacing="1" w:line="240" w:lineRule="auto"/>
        <w:jc w:val="center"/>
        <w:textAlignment w:val="top"/>
        <w:rPr>
          <w:rFonts w:eastAsia="Times New Roman" w:cs="Arial"/>
          <w:b/>
          <w:color w:val="000000"/>
          <w:sz w:val="20"/>
          <w:szCs w:val="20"/>
          <w:lang w:eastAsia="pt-BR"/>
        </w:rPr>
      </w:pPr>
    </w:p>
    <w:p w14:paraId="5441B1D6" w14:textId="7CF5426C" w:rsidR="00CE370E" w:rsidRDefault="00CE370E" w:rsidP="00CE370E">
      <w:pPr>
        <w:shd w:val="clear" w:color="auto" w:fill="FFFFFF"/>
        <w:spacing w:before="100" w:beforeAutospacing="1" w:after="100" w:afterAutospacing="1" w:line="240" w:lineRule="auto"/>
        <w:jc w:val="center"/>
        <w:textAlignment w:val="top"/>
        <w:rPr>
          <w:rFonts w:eastAsia="Times New Roman" w:cs="Arial"/>
          <w:b/>
          <w:color w:val="000000"/>
          <w:lang w:eastAsia="pt-BR"/>
        </w:rPr>
      </w:pPr>
      <w:r w:rsidRPr="00CE370E">
        <w:rPr>
          <w:rFonts w:eastAsia="Times New Roman" w:cs="Arial"/>
          <w:b/>
          <w:color w:val="000000"/>
          <w:lang w:eastAsia="pt-BR"/>
        </w:rPr>
        <w:lastRenderedPageBreak/>
        <w:t>APÊNDICE C</w:t>
      </w:r>
      <w:r>
        <w:rPr>
          <w:rFonts w:eastAsia="Times New Roman" w:cs="Arial"/>
          <w:b/>
          <w:color w:val="000000"/>
          <w:lang w:eastAsia="pt-BR"/>
        </w:rPr>
        <w:t xml:space="preserve"> </w:t>
      </w:r>
      <w:r w:rsidR="00164F72">
        <w:rPr>
          <w:rFonts w:eastAsia="Times New Roman" w:cs="Arial"/>
          <w:b/>
          <w:color w:val="000000"/>
          <w:lang w:eastAsia="pt-BR"/>
        </w:rPr>
        <w:t>–</w:t>
      </w:r>
      <w:r>
        <w:rPr>
          <w:rFonts w:eastAsia="Times New Roman" w:cs="Arial"/>
          <w:b/>
          <w:color w:val="000000"/>
          <w:lang w:eastAsia="pt-BR"/>
        </w:rPr>
        <w:t xml:space="preserve"> </w:t>
      </w:r>
      <w:r w:rsidR="00164F72">
        <w:rPr>
          <w:rFonts w:eastAsia="Times New Roman" w:cs="Arial"/>
          <w:b/>
          <w:color w:val="000000"/>
          <w:lang w:eastAsia="pt-BR"/>
        </w:rPr>
        <w:t>Código Fonte das Cloud Functions do Back4App</w:t>
      </w:r>
    </w:p>
    <w:p w14:paraId="68021FFE" w14:textId="77777777" w:rsidR="00164F72" w:rsidRDefault="00164F72" w:rsidP="00754C77">
      <w:pPr>
        <w:pStyle w:val="Paragrafo"/>
        <w:rPr>
          <w:lang w:eastAsia="pt-BR"/>
        </w:rPr>
      </w:pPr>
    </w:p>
    <w:p w14:paraId="200682C3"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const cloudFunctions = require('./cloud-functions');</w:t>
      </w:r>
    </w:p>
    <w:p w14:paraId="264BE240"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48337FB3"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echo', cloudFunctions.echo(Parse));</w:t>
      </w:r>
    </w:p>
    <w:p w14:paraId="7AB6D6A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356DD8D"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getUserByField', cloudFunctions.getUserByField(Parse));</w:t>
      </w:r>
    </w:p>
    <w:p w14:paraId="467E4C4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6421D4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setUserField', cloudFunctions.setUserField(Parse));</w:t>
      </w:r>
    </w:p>
    <w:p w14:paraId="61694D6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1FCB864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unsetUserField', cloudFunctions.unsetUserField(Parse));</w:t>
      </w:r>
    </w:p>
    <w:p w14:paraId="5DEBBA3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753E16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registerUser', cloudFunctions.registerUser(Parse));</w:t>
      </w:r>
    </w:p>
    <w:p w14:paraId="27FB8F0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8A9D7A0"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loginUser', cloudFunctions.loginUser(Parse));</w:t>
      </w:r>
    </w:p>
    <w:p w14:paraId="26C2132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E65AD16"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setContext', cloudFunctions.setContext(Parse));</w:t>
      </w:r>
    </w:p>
    <w:p w14:paraId="1DAE10B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9C5044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getContextByInterfaceId', cloudFunctions.getContextByInterfaceId(Parse));</w:t>
      </w:r>
    </w:p>
    <w:p w14:paraId="56427EB9"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004520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job('removeStoredPasswords', cloudFunctions.removeStoredPasswords(Parse));</w:t>
      </w:r>
    </w:p>
    <w:p w14:paraId="68E98010" w14:textId="31621DF5" w:rsidR="0074231E"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const destroyAllSessions = (Parse) =&gt; {</w:t>
      </w:r>
    </w:p>
    <w:p w14:paraId="148A1AF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query = new Parse.Query(Parse.Session);</w:t>
      </w:r>
    </w:p>
    <w:p w14:paraId="1138418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36B7C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find({</w:t>
      </w:r>
    </w:p>
    <w:p w14:paraId="6C36128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results) =&gt; {</w:t>
      </w:r>
    </w:p>
    <w:p w14:paraId="7172BE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or (let session of results) {</w:t>
      </w:r>
    </w:p>
    <w:p w14:paraId="5A0A050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ession.destroy({useMasterKey: true});</w:t>
      </w:r>
    </w:p>
    <w:p w14:paraId="4D6FEC6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true;</w:t>
      </w:r>
    </w:p>
    <w:p w14:paraId="53C9BD6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or) =&gt; {</w:t>
      </w:r>
    </w:p>
    <w:p w14:paraId="6D6514F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false;</w:t>
      </w:r>
    </w:p>
    <w:p w14:paraId="59E1BC9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MasterKey: true</w:t>
      </w:r>
    </w:p>
    <w:p w14:paraId="1654FDC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echo = (Parse) =&gt; { </w:t>
      </w:r>
    </w:p>
    <w:p w14:paraId="262B623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963303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request.params.string });</w:t>
      </w:r>
    </w:p>
    <w:p w14:paraId="1D3CB6B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D399DE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UserByField = (Parse) =&gt; { </w:t>
      </w:r>
    </w:p>
    <w:p w14:paraId="10E9A84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EE97A8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0E0EFCA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request.params.field, request.params.value);</w:t>
      </w:r>
    </w:p>
    <w:p w14:paraId="6FFFDB6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4590C97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user) =&gt; {</w:t>
      </w:r>
    </w:p>
    <w:p w14:paraId="5E8EE74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if(user != undefined) {</w:t>
      </w:r>
    </w:p>
    <w:p w14:paraId="2B4B55F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 });</w:t>
      </w:r>
    </w:p>
    <w:p w14:paraId="042E20B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38B0D44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2CC6E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 =&gt; {</w:t>
      </w:r>
    </w:p>
    <w:p w14:paraId="567563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07C9EC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UserField = (Parse) =&gt; {</w:t>
      </w:r>
    </w:p>
    <w:p w14:paraId="3B38A69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075BBC8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655D7B4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objectId", request.params.userId);</w:t>
      </w:r>
    </w:p>
    <w:p w14:paraId="4E4F885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7D7A7C3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5EFD22F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et(request.params.field, request.params.value);</w:t>
      </w:r>
    </w:p>
    <w:p w14:paraId="3032A89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useMasterKey:true})</w:t>
      </w:r>
    </w:p>
    <w:p w14:paraId="227B247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6932C11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5B279E9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6A6F5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5E2BEE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70B52BE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1614C0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671B39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1A66C27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unsetUserField = (Parse) =&gt; {</w:t>
      </w:r>
    </w:p>
    <w:p w14:paraId="041CFC5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70A761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176054C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objectId", request.params.userId);</w:t>
      </w:r>
    </w:p>
    <w:p w14:paraId="65A2022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2243DD1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2085E4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unset(request.params.field);</w:t>
      </w:r>
    </w:p>
    <w:p w14:paraId="4BA067C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useMasterKey:true})</w:t>
      </w:r>
    </w:p>
    <w:p w14:paraId="63B90F3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4D8A4C8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4DA5FDA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EFCDD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25D7DB1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7A4CD0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85B853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141512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076063C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w:t>
      </w:r>
    </w:p>
    <w:p w14:paraId="0C5B41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3F7D69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gisterUser = (Parse) =&gt; {</w:t>
      </w:r>
    </w:p>
    <w:p w14:paraId="25A604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CF9B82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request.params.username == undefined ||</w:t>
      </w:r>
    </w:p>
    <w:p w14:paraId="431AE9F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password == undefined ||</w:t>
      </w:r>
    </w:p>
    <w:p w14:paraId="7A8F7AB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 == undefined ||</w:t>
      </w:r>
    </w:p>
    <w:p w14:paraId="6D64406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3A06D18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Usuario precisa de username, password, interface, interfaceId e name");</w:t>
      </w:r>
    </w:p>
    <w:p w14:paraId="6DE7AF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 = new Parse.User();</w:t>
      </w:r>
    </w:p>
    <w:p w14:paraId="08B2671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username", request.params.username);</w:t>
      </w:r>
    </w:p>
    <w:p w14:paraId="3F295FD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password", request.params.password);</w:t>
      </w:r>
    </w:p>
    <w:p w14:paraId="314E21A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request.params.interface, request.params.interfaceId);</w:t>
      </w:r>
    </w:p>
    <w:p w14:paraId="1D6D00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name", request.params.name);</w:t>
      </w:r>
    </w:p>
    <w:p w14:paraId="79BD93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C30C4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ignUp(null)</w:t>
      </w:r>
    </w:p>
    <w:p w14:paraId="6DBA897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User) =&gt; {</w:t>
      </w:r>
    </w:p>
    <w:p w14:paraId="283837F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0FC8500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newUser });</w:t>
      </w:r>
    </w:p>
    <w:p w14:paraId="12B21C9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response.error(err));</w:t>
      </w:r>
    </w:p>
    <w:p w14:paraId="27C7E9A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B5BDE1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loginUser = (Parse) =&gt; {</w:t>
      </w:r>
    </w:p>
    <w:p w14:paraId="5BC4B6C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24A601F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Parse.User.logIn(request.params.username, request.params.password)</w:t>
      </w:r>
    </w:p>
    <w:p w14:paraId="0FA6F1C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 =&gt; {</w:t>
      </w:r>
    </w:p>
    <w:p w14:paraId="1295E88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1C05AA2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JSON() });</w:t>
      </w:r>
    </w:p>
    <w:p w14:paraId="205E703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response.error(err));</w:t>
      </w:r>
    </w:p>
    <w:p w14:paraId="472C686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DAE9A2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Context = (Parse) =&gt; {</w:t>
      </w:r>
    </w:p>
    <w:p w14:paraId="7315845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1B82FAB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request.params.interface == undefined ||</w:t>
      </w:r>
    </w:p>
    <w:p w14:paraId="0AD9E55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643F71A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context == undefined) {</w:t>
      </w:r>
    </w:p>
    <w:p w14:paraId="70F6E41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Precisa de interface, interfaceId e Context");</w:t>
      </w:r>
    </w:p>
    <w:p w14:paraId="4A99EFF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 = Parse.Object.extend('Context');</w:t>
      </w:r>
    </w:p>
    <w:p w14:paraId="74DAC0F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Query = new Parse.Query(Context);</w:t>
      </w:r>
    </w:p>
    <w:p w14:paraId="0728AE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myContext = new Context();</w:t>
      </w:r>
    </w:p>
    <w:p w14:paraId="3EC897D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307516B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Update =&gt; {</w:t>
      </w:r>
    </w:p>
    <w:p w14:paraId="6887AB7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Update != undefined)</w:t>
      </w:r>
    </w:p>
    <w:p w14:paraId="37CA389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 = contextToUpdate;</w:t>
      </w:r>
    </w:p>
    <w:p w14:paraId="63EAE24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44F8D38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request.params.interface, request.params.interfaceId);</w:t>
      </w:r>
    </w:p>
    <w:p w14:paraId="18D7D24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context", request.params.context);</w:t>
      </w:r>
    </w:p>
    <w:p w14:paraId="00C898A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then(newContext =&gt; {</w:t>
      </w:r>
    </w:p>
    <w:p w14:paraId="701B0DC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newContext});</w:t>
      </w:r>
    </w:p>
    <w:p w14:paraId="58EBAB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2948A2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7856C4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30FF58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64C005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ContextByInterfaceId = (Parse) =&gt; {</w:t>
      </w:r>
    </w:p>
    <w:p w14:paraId="1D01C94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8930F0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 = Parse.Object.extend('Context');</w:t>
      </w:r>
    </w:p>
    <w:p w14:paraId="6CB3FA1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Query = new Parse.Query(Context);</w:t>
      </w:r>
    </w:p>
    <w:p w14:paraId="4F8D7AC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01ABF00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Find =&gt; {</w:t>
      </w:r>
    </w:p>
    <w:p w14:paraId="6A266C2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Find != undefined)</w:t>
      </w:r>
    </w:p>
    <w:p w14:paraId="5F0EF3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contextToFind.toJSON()});</w:t>
      </w:r>
    </w:p>
    <w:p w14:paraId="5B92C56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8AB0C8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Context não encontrado");</w:t>
      </w:r>
    </w:p>
    <w:p w14:paraId="450B8AC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FDDC21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96BE15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moveStoredPasswords = (Parse) =&gt; {</w:t>
      </w:r>
    </w:p>
    <w:p w14:paraId="3E32ECF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status) =&gt; {</w:t>
      </w:r>
    </w:p>
    <w:p w14:paraId="42BAD57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date = new Date();</w:t>
      </w:r>
    </w:p>
    <w:p w14:paraId="149C267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Now = date.getTime();</w:t>
      </w:r>
    </w:p>
    <w:p w14:paraId="457CCD8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intervalOfTime = 24*60*60*1000;  // the time set is 24 hours in milliseconds</w:t>
      </w:r>
    </w:p>
    <w:p w14:paraId="5FE6225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Then = timeNow - intervalOfTime;</w:t>
      </w:r>
    </w:p>
    <w:p w14:paraId="1ABF489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Date = new Date();</w:t>
      </w:r>
    </w:p>
    <w:p w14:paraId="6EB5A82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Will query all users then check for '_password' on fields and unset all</w:t>
      </w:r>
    </w:p>
    <w:p w14:paraId="09DD8F7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 = new Parse.Query(Parse.User);</w:t>
      </w:r>
    </w:p>
    <w:p w14:paraId="13D656F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find()</w:t>
      </w:r>
    </w:p>
    <w:p w14:paraId="20D2660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result =&gt; {</w:t>
      </w:r>
    </w:p>
    <w:p w14:paraId="42A09B1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ult.forEach(user =&gt; {</w:t>
      </w:r>
    </w:p>
    <w:p w14:paraId="2669BF6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Object.keys(user.attributes).forEach(attr =&gt; {</w:t>
      </w:r>
    </w:p>
    <w:p w14:paraId="41E1BA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 (attr.includes('_password'))</w:t>
      </w:r>
    </w:p>
    <w:p w14:paraId="0BAF1FD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unset(attr);</w:t>
      </w:r>
    </w:p>
    <w:p w14:paraId="586470D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ave(null, {useMasterKey:true});</w:t>
      </w:r>
    </w:p>
    <w:p w14:paraId="6A65CDB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E914B1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tatus.success({ code: 200, message: 'Senhas apagadas com sucesso' });</w:t>
      </w:r>
    </w:p>
    <w:p w14:paraId="06FB270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status.error({ code : 500, message: 'Erro ao buscar usuarios' }));</w:t>
      </w:r>
    </w:p>
    <w:p w14:paraId="19BA1DB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bookmarkStart w:id="45" w:name="_GoBack"/>
      <w:bookmarkEnd w:id="45"/>
    </w:p>
    <w:sectPr w:rsidR="00BF1684" w:rsidRPr="00754C77" w:rsidSect="00435EE2">
      <w:type w:val="continuous"/>
      <w:pgSz w:w="11900" w:h="16840"/>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4564D" w14:textId="77777777" w:rsidR="006B0075" w:rsidRDefault="006B0075" w:rsidP="00BD2D5D">
      <w:pPr>
        <w:spacing w:line="240" w:lineRule="auto"/>
      </w:pPr>
      <w:r>
        <w:separator/>
      </w:r>
    </w:p>
  </w:endnote>
  <w:endnote w:type="continuationSeparator" w:id="0">
    <w:p w14:paraId="4AF0838C" w14:textId="77777777" w:rsidR="006B0075" w:rsidRDefault="006B0075"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4BDD9B" w14:textId="77777777" w:rsidR="006B0075" w:rsidRDefault="006B0075" w:rsidP="00BD2D5D">
      <w:pPr>
        <w:spacing w:line="240" w:lineRule="auto"/>
      </w:pPr>
      <w:r>
        <w:separator/>
      </w:r>
    </w:p>
  </w:footnote>
  <w:footnote w:type="continuationSeparator" w:id="0">
    <w:p w14:paraId="45BF8DDA" w14:textId="77777777" w:rsidR="006B0075" w:rsidRDefault="006B0075" w:rsidP="00BD2D5D">
      <w:pPr>
        <w:spacing w:line="240" w:lineRule="auto"/>
      </w:pPr>
      <w:r>
        <w:continuationSeparator/>
      </w:r>
    </w:p>
  </w:footnote>
  <w:footnote w:id="1">
    <w:p w14:paraId="3E5B228A" w14:textId="2629E862" w:rsidR="009B5F67" w:rsidRPr="00EF1563" w:rsidRDefault="009B5F67">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9B5F67" w:rsidRDefault="009B5F67"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9B5F67" w:rsidRDefault="009B5F67"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9B5F67" w:rsidRDefault="009B5F67">
      <w:pPr>
        <w:pStyle w:val="Textodenotaderodap"/>
      </w:pPr>
    </w:p>
  </w:footnote>
  <w:footnote w:id="8">
    <w:p w14:paraId="483B3659" w14:textId="6BFA2FAA"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9B5F67" w:rsidRDefault="009B5F67">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2">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5">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420F08A9"/>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9">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4">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7">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2"/>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1"/>
  </w:num>
  <w:num w:numId="8">
    <w:abstractNumId w:val="22"/>
  </w:num>
  <w:num w:numId="9">
    <w:abstractNumId w:val="26"/>
  </w:num>
  <w:num w:numId="10">
    <w:abstractNumId w:val="29"/>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num>
  <w:num w:numId="13">
    <w:abstractNumId w:val="37"/>
  </w:num>
  <w:num w:numId="14">
    <w:abstractNumId w:val="36"/>
  </w:num>
  <w:num w:numId="15">
    <w:abstractNumId w:val="5"/>
  </w:num>
  <w:num w:numId="16">
    <w:abstractNumId w:val="20"/>
  </w:num>
  <w:num w:numId="17">
    <w:abstractNumId w:val="16"/>
  </w:num>
  <w:num w:numId="18">
    <w:abstractNumId w:val="33"/>
  </w:num>
  <w:num w:numId="19">
    <w:abstractNumId w:val="9"/>
  </w:num>
  <w:num w:numId="20">
    <w:abstractNumId w:val="15"/>
  </w:num>
  <w:num w:numId="21">
    <w:abstractNumId w:val="19"/>
  </w:num>
  <w:num w:numId="22">
    <w:abstractNumId w:val="10"/>
  </w:num>
  <w:num w:numId="23">
    <w:abstractNumId w:val="17"/>
  </w:num>
  <w:num w:numId="24">
    <w:abstractNumId w:val="27"/>
  </w:num>
  <w:num w:numId="25">
    <w:abstractNumId w:val="11"/>
  </w:num>
  <w:num w:numId="26">
    <w:abstractNumId w:val="35"/>
  </w:num>
  <w:num w:numId="27">
    <w:abstractNumId w:val="1"/>
  </w:num>
  <w:num w:numId="28">
    <w:abstractNumId w:val="7"/>
  </w:num>
  <w:num w:numId="29">
    <w:abstractNumId w:val="0"/>
  </w:num>
  <w:num w:numId="30">
    <w:abstractNumId w:val="13"/>
  </w:num>
  <w:num w:numId="31">
    <w:abstractNumId w:val="12"/>
  </w:num>
  <w:num w:numId="32">
    <w:abstractNumId w:val="4"/>
  </w:num>
  <w:num w:numId="33">
    <w:abstractNumId w:val="24"/>
  </w:num>
  <w:num w:numId="34">
    <w:abstractNumId w:val="2"/>
  </w:num>
  <w:num w:numId="35">
    <w:abstractNumId w:val="18"/>
  </w:num>
  <w:num w:numId="36">
    <w:abstractNumId w:val="25"/>
  </w:num>
  <w:num w:numId="37">
    <w:abstractNumId w:val="30"/>
  </w:num>
  <w:num w:numId="38">
    <w:abstractNumId w:val="21"/>
  </w:num>
  <w:num w:numId="39">
    <w:abstractNumId w:val="14"/>
  </w:num>
  <w:num w:numId="40">
    <w:abstractNumId w:val="23"/>
  </w:num>
  <w:num w:numId="41">
    <w:abstractNumId w:val="8"/>
  </w:num>
  <w:num w:numId="4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C65"/>
    <w:rsid w:val="00006C94"/>
    <w:rsid w:val="0001050E"/>
    <w:rsid w:val="00010B3D"/>
    <w:rsid w:val="00011D44"/>
    <w:rsid w:val="00012F8C"/>
    <w:rsid w:val="00015AAE"/>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2FC"/>
    <w:rsid w:val="000B640C"/>
    <w:rsid w:val="000C04E4"/>
    <w:rsid w:val="000C19F6"/>
    <w:rsid w:val="000C302E"/>
    <w:rsid w:val="000C4EFB"/>
    <w:rsid w:val="000D285A"/>
    <w:rsid w:val="000D3554"/>
    <w:rsid w:val="000D3E06"/>
    <w:rsid w:val="000D6AFD"/>
    <w:rsid w:val="000D7D9D"/>
    <w:rsid w:val="000E08C6"/>
    <w:rsid w:val="000E1306"/>
    <w:rsid w:val="000E543F"/>
    <w:rsid w:val="000E679B"/>
    <w:rsid w:val="000E7311"/>
    <w:rsid w:val="000F116C"/>
    <w:rsid w:val="000F174D"/>
    <w:rsid w:val="000F4C57"/>
    <w:rsid w:val="000F4F91"/>
    <w:rsid w:val="00103C75"/>
    <w:rsid w:val="00107771"/>
    <w:rsid w:val="001137B0"/>
    <w:rsid w:val="00115277"/>
    <w:rsid w:val="00115FE7"/>
    <w:rsid w:val="0011618D"/>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076"/>
    <w:rsid w:val="0015157B"/>
    <w:rsid w:val="00151F9C"/>
    <w:rsid w:val="00154D89"/>
    <w:rsid w:val="00161D35"/>
    <w:rsid w:val="00163ECA"/>
    <w:rsid w:val="00164F72"/>
    <w:rsid w:val="0016520B"/>
    <w:rsid w:val="001664F0"/>
    <w:rsid w:val="00167292"/>
    <w:rsid w:val="00167F9E"/>
    <w:rsid w:val="00171783"/>
    <w:rsid w:val="001748E9"/>
    <w:rsid w:val="00177386"/>
    <w:rsid w:val="00177D35"/>
    <w:rsid w:val="00177FE0"/>
    <w:rsid w:val="00181BE6"/>
    <w:rsid w:val="00182719"/>
    <w:rsid w:val="0018392C"/>
    <w:rsid w:val="00184473"/>
    <w:rsid w:val="00184868"/>
    <w:rsid w:val="00184FC3"/>
    <w:rsid w:val="001857EB"/>
    <w:rsid w:val="0018586A"/>
    <w:rsid w:val="00193057"/>
    <w:rsid w:val="00194979"/>
    <w:rsid w:val="00196623"/>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2D49"/>
    <w:rsid w:val="001D4126"/>
    <w:rsid w:val="001E00AC"/>
    <w:rsid w:val="001E03F9"/>
    <w:rsid w:val="001E0926"/>
    <w:rsid w:val="001E45C2"/>
    <w:rsid w:val="001E56FC"/>
    <w:rsid w:val="001F5517"/>
    <w:rsid w:val="002036A3"/>
    <w:rsid w:val="002039EE"/>
    <w:rsid w:val="00203D5F"/>
    <w:rsid w:val="00205CA1"/>
    <w:rsid w:val="00206230"/>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3D6B"/>
    <w:rsid w:val="00254248"/>
    <w:rsid w:val="00254C1D"/>
    <w:rsid w:val="002556CD"/>
    <w:rsid w:val="0025752A"/>
    <w:rsid w:val="00257A47"/>
    <w:rsid w:val="0026209F"/>
    <w:rsid w:val="00264ED9"/>
    <w:rsid w:val="00265BDA"/>
    <w:rsid w:val="00270258"/>
    <w:rsid w:val="00272326"/>
    <w:rsid w:val="002731F2"/>
    <w:rsid w:val="002765F1"/>
    <w:rsid w:val="00277C4E"/>
    <w:rsid w:val="0028346C"/>
    <w:rsid w:val="002834D7"/>
    <w:rsid w:val="00290AF9"/>
    <w:rsid w:val="00294E92"/>
    <w:rsid w:val="00294F99"/>
    <w:rsid w:val="00295B0C"/>
    <w:rsid w:val="002960CB"/>
    <w:rsid w:val="002A0229"/>
    <w:rsid w:val="002A064C"/>
    <w:rsid w:val="002A1F41"/>
    <w:rsid w:val="002A2741"/>
    <w:rsid w:val="002A2E12"/>
    <w:rsid w:val="002A3A6F"/>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10476"/>
    <w:rsid w:val="003124F4"/>
    <w:rsid w:val="00312D0A"/>
    <w:rsid w:val="00313BE4"/>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3A29"/>
    <w:rsid w:val="003C6AE9"/>
    <w:rsid w:val="003D087E"/>
    <w:rsid w:val="003D1C67"/>
    <w:rsid w:val="003D1DAE"/>
    <w:rsid w:val="003D3108"/>
    <w:rsid w:val="003D3451"/>
    <w:rsid w:val="003D356A"/>
    <w:rsid w:val="003D3737"/>
    <w:rsid w:val="003D3AA5"/>
    <w:rsid w:val="003D45E1"/>
    <w:rsid w:val="003D5282"/>
    <w:rsid w:val="003D629E"/>
    <w:rsid w:val="003D7A4C"/>
    <w:rsid w:val="003D7C11"/>
    <w:rsid w:val="003E1919"/>
    <w:rsid w:val="003E22BC"/>
    <w:rsid w:val="003E6044"/>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3626"/>
    <w:rsid w:val="00413E42"/>
    <w:rsid w:val="004150CB"/>
    <w:rsid w:val="004160D6"/>
    <w:rsid w:val="00425470"/>
    <w:rsid w:val="004254C9"/>
    <w:rsid w:val="00427814"/>
    <w:rsid w:val="00435EE2"/>
    <w:rsid w:val="00437190"/>
    <w:rsid w:val="00440171"/>
    <w:rsid w:val="00441BB5"/>
    <w:rsid w:val="00442CB1"/>
    <w:rsid w:val="0044325E"/>
    <w:rsid w:val="0044416B"/>
    <w:rsid w:val="00447CCE"/>
    <w:rsid w:val="004506EB"/>
    <w:rsid w:val="00456DDE"/>
    <w:rsid w:val="004639A4"/>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627C"/>
    <w:rsid w:val="004C187E"/>
    <w:rsid w:val="004C1C68"/>
    <w:rsid w:val="004C2744"/>
    <w:rsid w:val="004C5595"/>
    <w:rsid w:val="004C6678"/>
    <w:rsid w:val="004C7C90"/>
    <w:rsid w:val="004D03D2"/>
    <w:rsid w:val="004D19E7"/>
    <w:rsid w:val="004D2221"/>
    <w:rsid w:val="004D2415"/>
    <w:rsid w:val="004D5608"/>
    <w:rsid w:val="004E07A7"/>
    <w:rsid w:val="004E3146"/>
    <w:rsid w:val="004E3D56"/>
    <w:rsid w:val="004E5F12"/>
    <w:rsid w:val="004F246C"/>
    <w:rsid w:val="004F4FB8"/>
    <w:rsid w:val="004F56A1"/>
    <w:rsid w:val="004F7980"/>
    <w:rsid w:val="00502218"/>
    <w:rsid w:val="0050410B"/>
    <w:rsid w:val="005042E1"/>
    <w:rsid w:val="005056AB"/>
    <w:rsid w:val="00510ED8"/>
    <w:rsid w:val="00513E97"/>
    <w:rsid w:val="00514D2F"/>
    <w:rsid w:val="00516049"/>
    <w:rsid w:val="005173FB"/>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293"/>
    <w:rsid w:val="00562BE9"/>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C21"/>
    <w:rsid w:val="005E1359"/>
    <w:rsid w:val="005E28CE"/>
    <w:rsid w:val="005E4E0C"/>
    <w:rsid w:val="005E52B2"/>
    <w:rsid w:val="005F06C8"/>
    <w:rsid w:val="005F0F3F"/>
    <w:rsid w:val="005F0F57"/>
    <w:rsid w:val="005F4B04"/>
    <w:rsid w:val="005F5A6E"/>
    <w:rsid w:val="005F7188"/>
    <w:rsid w:val="006013B3"/>
    <w:rsid w:val="00601FE4"/>
    <w:rsid w:val="00610C14"/>
    <w:rsid w:val="006131FE"/>
    <w:rsid w:val="006167B5"/>
    <w:rsid w:val="00617061"/>
    <w:rsid w:val="00621B40"/>
    <w:rsid w:val="00621BA0"/>
    <w:rsid w:val="00624DBA"/>
    <w:rsid w:val="00632D14"/>
    <w:rsid w:val="00634159"/>
    <w:rsid w:val="006439ED"/>
    <w:rsid w:val="00643A8E"/>
    <w:rsid w:val="00644502"/>
    <w:rsid w:val="00644740"/>
    <w:rsid w:val="00647E67"/>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075"/>
    <w:rsid w:val="006B016A"/>
    <w:rsid w:val="006B0860"/>
    <w:rsid w:val="006B0E26"/>
    <w:rsid w:val="006B25B9"/>
    <w:rsid w:val="006B301A"/>
    <w:rsid w:val="006B3B0B"/>
    <w:rsid w:val="006C0536"/>
    <w:rsid w:val="006C1824"/>
    <w:rsid w:val="006C3023"/>
    <w:rsid w:val="006C426E"/>
    <w:rsid w:val="006C6201"/>
    <w:rsid w:val="006C66D2"/>
    <w:rsid w:val="006C7350"/>
    <w:rsid w:val="006D10AB"/>
    <w:rsid w:val="006D114E"/>
    <w:rsid w:val="006D2402"/>
    <w:rsid w:val="006D26F7"/>
    <w:rsid w:val="006D2A27"/>
    <w:rsid w:val="006D4C93"/>
    <w:rsid w:val="006D670A"/>
    <w:rsid w:val="006D6EC0"/>
    <w:rsid w:val="006E60A3"/>
    <w:rsid w:val="006E61DA"/>
    <w:rsid w:val="006E68B7"/>
    <w:rsid w:val="006F0A7B"/>
    <w:rsid w:val="006F17FE"/>
    <w:rsid w:val="006F4779"/>
    <w:rsid w:val="006F5A43"/>
    <w:rsid w:val="006F6AFC"/>
    <w:rsid w:val="00700D76"/>
    <w:rsid w:val="007059BF"/>
    <w:rsid w:val="007064C6"/>
    <w:rsid w:val="0070664D"/>
    <w:rsid w:val="0070757F"/>
    <w:rsid w:val="007075E7"/>
    <w:rsid w:val="0070786A"/>
    <w:rsid w:val="00707B46"/>
    <w:rsid w:val="00713AC3"/>
    <w:rsid w:val="0071492C"/>
    <w:rsid w:val="00714F2A"/>
    <w:rsid w:val="007241B6"/>
    <w:rsid w:val="007251F6"/>
    <w:rsid w:val="00726133"/>
    <w:rsid w:val="00727F74"/>
    <w:rsid w:val="00730456"/>
    <w:rsid w:val="00730CE2"/>
    <w:rsid w:val="00731AC3"/>
    <w:rsid w:val="00731E4F"/>
    <w:rsid w:val="00732707"/>
    <w:rsid w:val="00733573"/>
    <w:rsid w:val="00733BF3"/>
    <w:rsid w:val="00736855"/>
    <w:rsid w:val="00740C5F"/>
    <w:rsid w:val="00742265"/>
    <w:rsid w:val="0074231E"/>
    <w:rsid w:val="007444A8"/>
    <w:rsid w:val="00747825"/>
    <w:rsid w:val="00750669"/>
    <w:rsid w:val="007516A9"/>
    <w:rsid w:val="00751926"/>
    <w:rsid w:val="00751C9A"/>
    <w:rsid w:val="00751D30"/>
    <w:rsid w:val="00751DD0"/>
    <w:rsid w:val="00752074"/>
    <w:rsid w:val="00752C31"/>
    <w:rsid w:val="0075349C"/>
    <w:rsid w:val="00754C77"/>
    <w:rsid w:val="007606A7"/>
    <w:rsid w:val="00760A6B"/>
    <w:rsid w:val="00760F59"/>
    <w:rsid w:val="00763269"/>
    <w:rsid w:val="00764932"/>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446"/>
    <w:rsid w:val="007C57A9"/>
    <w:rsid w:val="007C798A"/>
    <w:rsid w:val="007D192C"/>
    <w:rsid w:val="007D25B8"/>
    <w:rsid w:val="007D367A"/>
    <w:rsid w:val="007D5728"/>
    <w:rsid w:val="007D6DDC"/>
    <w:rsid w:val="007E0210"/>
    <w:rsid w:val="007E1110"/>
    <w:rsid w:val="007E2643"/>
    <w:rsid w:val="007E48C8"/>
    <w:rsid w:val="007F2486"/>
    <w:rsid w:val="007F4E61"/>
    <w:rsid w:val="007F6063"/>
    <w:rsid w:val="007F7A61"/>
    <w:rsid w:val="008014DA"/>
    <w:rsid w:val="008015A4"/>
    <w:rsid w:val="008055C2"/>
    <w:rsid w:val="00813174"/>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43DA"/>
    <w:rsid w:val="008847BB"/>
    <w:rsid w:val="008861F1"/>
    <w:rsid w:val="008872D0"/>
    <w:rsid w:val="0089034A"/>
    <w:rsid w:val="0089372F"/>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7AE3"/>
    <w:rsid w:val="008C7F93"/>
    <w:rsid w:val="008D01C4"/>
    <w:rsid w:val="008D0865"/>
    <w:rsid w:val="008D0E0D"/>
    <w:rsid w:val="008D126B"/>
    <w:rsid w:val="008D1AA1"/>
    <w:rsid w:val="008D5C29"/>
    <w:rsid w:val="008D70B0"/>
    <w:rsid w:val="008D7F9F"/>
    <w:rsid w:val="008E00D7"/>
    <w:rsid w:val="008E3BE5"/>
    <w:rsid w:val="008E579A"/>
    <w:rsid w:val="008E7D91"/>
    <w:rsid w:val="008F74A8"/>
    <w:rsid w:val="008F77E2"/>
    <w:rsid w:val="008F7CFF"/>
    <w:rsid w:val="00901447"/>
    <w:rsid w:val="00902FC2"/>
    <w:rsid w:val="00905507"/>
    <w:rsid w:val="00911166"/>
    <w:rsid w:val="0091135C"/>
    <w:rsid w:val="0091411D"/>
    <w:rsid w:val="00916059"/>
    <w:rsid w:val="00916133"/>
    <w:rsid w:val="00920645"/>
    <w:rsid w:val="0092262C"/>
    <w:rsid w:val="00923A98"/>
    <w:rsid w:val="00923CE2"/>
    <w:rsid w:val="0092469E"/>
    <w:rsid w:val="00926EB0"/>
    <w:rsid w:val="00930736"/>
    <w:rsid w:val="00932C60"/>
    <w:rsid w:val="00935681"/>
    <w:rsid w:val="00937FB8"/>
    <w:rsid w:val="009406C3"/>
    <w:rsid w:val="00940F8C"/>
    <w:rsid w:val="009433B0"/>
    <w:rsid w:val="00944291"/>
    <w:rsid w:val="009460B5"/>
    <w:rsid w:val="009467D4"/>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0C16"/>
    <w:rsid w:val="00982A0C"/>
    <w:rsid w:val="009838A0"/>
    <w:rsid w:val="00984063"/>
    <w:rsid w:val="00984626"/>
    <w:rsid w:val="00984E57"/>
    <w:rsid w:val="00991738"/>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B5F67"/>
    <w:rsid w:val="009C0290"/>
    <w:rsid w:val="009C15BD"/>
    <w:rsid w:val="009C283E"/>
    <w:rsid w:val="009C36CA"/>
    <w:rsid w:val="009D0DA0"/>
    <w:rsid w:val="009D1751"/>
    <w:rsid w:val="009D3380"/>
    <w:rsid w:val="009D77FE"/>
    <w:rsid w:val="009E028F"/>
    <w:rsid w:val="009E2F59"/>
    <w:rsid w:val="009E30CB"/>
    <w:rsid w:val="009E5A73"/>
    <w:rsid w:val="009E7299"/>
    <w:rsid w:val="009E74A7"/>
    <w:rsid w:val="009F231B"/>
    <w:rsid w:val="009F4414"/>
    <w:rsid w:val="009F4A76"/>
    <w:rsid w:val="009F4BA6"/>
    <w:rsid w:val="009F772D"/>
    <w:rsid w:val="00A01BBF"/>
    <w:rsid w:val="00A045EE"/>
    <w:rsid w:val="00A04FDB"/>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36B9"/>
    <w:rsid w:val="00A35C79"/>
    <w:rsid w:val="00A365E7"/>
    <w:rsid w:val="00A365F3"/>
    <w:rsid w:val="00A40102"/>
    <w:rsid w:val="00A40BBF"/>
    <w:rsid w:val="00A51709"/>
    <w:rsid w:val="00A51FF5"/>
    <w:rsid w:val="00A52325"/>
    <w:rsid w:val="00A53610"/>
    <w:rsid w:val="00A553EC"/>
    <w:rsid w:val="00A55AA5"/>
    <w:rsid w:val="00A61489"/>
    <w:rsid w:val="00A63340"/>
    <w:rsid w:val="00A6338F"/>
    <w:rsid w:val="00A63670"/>
    <w:rsid w:val="00A64A4C"/>
    <w:rsid w:val="00A70133"/>
    <w:rsid w:val="00A7033F"/>
    <w:rsid w:val="00A77D1C"/>
    <w:rsid w:val="00A80098"/>
    <w:rsid w:val="00A826D1"/>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2F53"/>
    <w:rsid w:val="00AD32D0"/>
    <w:rsid w:val="00AD4DB8"/>
    <w:rsid w:val="00AE29F6"/>
    <w:rsid w:val="00AE2A84"/>
    <w:rsid w:val="00AE385E"/>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43DC"/>
    <w:rsid w:val="00B04663"/>
    <w:rsid w:val="00B063DC"/>
    <w:rsid w:val="00B065EB"/>
    <w:rsid w:val="00B06CCF"/>
    <w:rsid w:val="00B07882"/>
    <w:rsid w:val="00B12754"/>
    <w:rsid w:val="00B134D3"/>
    <w:rsid w:val="00B1557A"/>
    <w:rsid w:val="00B157B5"/>
    <w:rsid w:val="00B16D34"/>
    <w:rsid w:val="00B22A78"/>
    <w:rsid w:val="00B2386B"/>
    <w:rsid w:val="00B2644B"/>
    <w:rsid w:val="00B318A6"/>
    <w:rsid w:val="00B3521B"/>
    <w:rsid w:val="00B35E7D"/>
    <w:rsid w:val="00B417B8"/>
    <w:rsid w:val="00B4261D"/>
    <w:rsid w:val="00B50395"/>
    <w:rsid w:val="00B50B68"/>
    <w:rsid w:val="00B51055"/>
    <w:rsid w:val="00B523AF"/>
    <w:rsid w:val="00B52CB5"/>
    <w:rsid w:val="00B52E1F"/>
    <w:rsid w:val="00B53F88"/>
    <w:rsid w:val="00B5782C"/>
    <w:rsid w:val="00B635DA"/>
    <w:rsid w:val="00B644D2"/>
    <w:rsid w:val="00B67BC5"/>
    <w:rsid w:val="00B7107E"/>
    <w:rsid w:val="00B71115"/>
    <w:rsid w:val="00B71293"/>
    <w:rsid w:val="00B712EE"/>
    <w:rsid w:val="00B72527"/>
    <w:rsid w:val="00B729E5"/>
    <w:rsid w:val="00B753AA"/>
    <w:rsid w:val="00B75CE7"/>
    <w:rsid w:val="00B77C20"/>
    <w:rsid w:val="00B77F2D"/>
    <w:rsid w:val="00B821EF"/>
    <w:rsid w:val="00B85BED"/>
    <w:rsid w:val="00B862F1"/>
    <w:rsid w:val="00B864EF"/>
    <w:rsid w:val="00B87009"/>
    <w:rsid w:val="00B87EAC"/>
    <w:rsid w:val="00B90F22"/>
    <w:rsid w:val="00B9110E"/>
    <w:rsid w:val="00B920CF"/>
    <w:rsid w:val="00B9613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1684"/>
    <w:rsid w:val="00BF2A75"/>
    <w:rsid w:val="00BF6F1E"/>
    <w:rsid w:val="00C0070F"/>
    <w:rsid w:val="00C012A4"/>
    <w:rsid w:val="00C02916"/>
    <w:rsid w:val="00C067C4"/>
    <w:rsid w:val="00C075D6"/>
    <w:rsid w:val="00C1090C"/>
    <w:rsid w:val="00C1106F"/>
    <w:rsid w:val="00C12F82"/>
    <w:rsid w:val="00C13086"/>
    <w:rsid w:val="00C14918"/>
    <w:rsid w:val="00C14D3A"/>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347F"/>
    <w:rsid w:val="00C3491F"/>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67F66"/>
    <w:rsid w:val="00C74D0C"/>
    <w:rsid w:val="00C80FA9"/>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C75BD"/>
    <w:rsid w:val="00CD2250"/>
    <w:rsid w:val="00CD2299"/>
    <w:rsid w:val="00CD354B"/>
    <w:rsid w:val="00CD3CD6"/>
    <w:rsid w:val="00CD4840"/>
    <w:rsid w:val="00CD50F4"/>
    <w:rsid w:val="00CD55F6"/>
    <w:rsid w:val="00CD56DB"/>
    <w:rsid w:val="00CD5C27"/>
    <w:rsid w:val="00CD7682"/>
    <w:rsid w:val="00CE0195"/>
    <w:rsid w:val="00CE0AE9"/>
    <w:rsid w:val="00CE1E98"/>
    <w:rsid w:val="00CE2E9B"/>
    <w:rsid w:val="00CE370E"/>
    <w:rsid w:val="00CE4985"/>
    <w:rsid w:val="00CE551B"/>
    <w:rsid w:val="00CE5D5B"/>
    <w:rsid w:val="00CE5D6B"/>
    <w:rsid w:val="00CF114F"/>
    <w:rsid w:val="00CF1DAE"/>
    <w:rsid w:val="00CF2184"/>
    <w:rsid w:val="00CF5309"/>
    <w:rsid w:val="00CF6DD9"/>
    <w:rsid w:val="00CF6EA0"/>
    <w:rsid w:val="00CF7589"/>
    <w:rsid w:val="00D02B04"/>
    <w:rsid w:val="00D042B0"/>
    <w:rsid w:val="00D05250"/>
    <w:rsid w:val="00D055A1"/>
    <w:rsid w:val="00D06F82"/>
    <w:rsid w:val="00D07573"/>
    <w:rsid w:val="00D0786D"/>
    <w:rsid w:val="00D12E64"/>
    <w:rsid w:val="00D130BA"/>
    <w:rsid w:val="00D135B8"/>
    <w:rsid w:val="00D136F2"/>
    <w:rsid w:val="00D15844"/>
    <w:rsid w:val="00D21546"/>
    <w:rsid w:val="00D21A1C"/>
    <w:rsid w:val="00D2265B"/>
    <w:rsid w:val="00D243DE"/>
    <w:rsid w:val="00D24910"/>
    <w:rsid w:val="00D25563"/>
    <w:rsid w:val="00D25CD5"/>
    <w:rsid w:val="00D27D0D"/>
    <w:rsid w:val="00D31DF9"/>
    <w:rsid w:val="00D32AAB"/>
    <w:rsid w:val="00D3487B"/>
    <w:rsid w:val="00D3609C"/>
    <w:rsid w:val="00D36498"/>
    <w:rsid w:val="00D40DA5"/>
    <w:rsid w:val="00D43C06"/>
    <w:rsid w:val="00D4590A"/>
    <w:rsid w:val="00D463E8"/>
    <w:rsid w:val="00D572C5"/>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5090"/>
    <w:rsid w:val="00D901C2"/>
    <w:rsid w:val="00D92631"/>
    <w:rsid w:val="00D97315"/>
    <w:rsid w:val="00DB0DAC"/>
    <w:rsid w:val="00DB1780"/>
    <w:rsid w:val="00DB28A4"/>
    <w:rsid w:val="00DB2DC7"/>
    <w:rsid w:val="00DB3969"/>
    <w:rsid w:val="00DB3DB6"/>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FC0"/>
    <w:rsid w:val="00E0060C"/>
    <w:rsid w:val="00E02106"/>
    <w:rsid w:val="00E060DA"/>
    <w:rsid w:val="00E0694C"/>
    <w:rsid w:val="00E07C6A"/>
    <w:rsid w:val="00E07DCB"/>
    <w:rsid w:val="00E122FF"/>
    <w:rsid w:val="00E14A9C"/>
    <w:rsid w:val="00E17237"/>
    <w:rsid w:val="00E17B44"/>
    <w:rsid w:val="00E23896"/>
    <w:rsid w:val="00E23BDE"/>
    <w:rsid w:val="00E24D8A"/>
    <w:rsid w:val="00E25049"/>
    <w:rsid w:val="00E26114"/>
    <w:rsid w:val="00E30167"/>
    <w:rsid w:val="00E319A6"/>
    <w:rsid w:val="00E32D41"/>
    <w:rsid w:val="00E34867"/>
    <w:rsid w:val="00E36283"/>
    <w:rsid w:val="00E3674B"/>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12D2"/>
    <w:rsid w:val="00EA4ECA"/>
    <w:rsid w:val="00EA5153"/>
    <w:rsid w:val="00EA5C64"/>
    <w:rsid w:val="00EA6D94"/>
    <w:rsid w:val="00EA6F65"/>
    <w:rsid w:val="00EA76B0"/>
    <w:rsid w:val="00EB0E25"/>
    <w:rsid w:val="00EB231F"/>
    <w:rsid w:val="00EC3D26"/>
    <w:rsid w:val="00EC3F09"/>
    <w:rsid w:val="00EC501A"/>
    <w:rsid w:val="00EC5AEB"/>
    <w:rsid w:val="00EC6382"/>
    <w:rsid w:val="00EC65AE"/>
    <w:rsid w:val="00ED02FE"/>
    <w:rsid w:val="00ED3835"/>
    <w:rsid w:val="00ED5FB8"/>
    <w:rsid w:val="00ED6E7D"/>
    <w:rsid w:val="00EE038B"/>
    <w:rsid w:val="00EE1DEA"/>
    <w:rsid w:val="00EE78D3"/>
    <w:rsid w:val="00EF06DE"/>
    <w:rsid w:val="00EF1563"/>
    <w:rsid w:val="00EF2F6B"/>
    <w:rsid w:val="00EF558B"/>
    <w:rsid w:val="00EF5F28"/>
    <w:rsid w:val="00EF6BDC"/>
    <w:rsid w:val="00F02381"/>
    <w:rsid w:val="00F053CB"/>
    <w:rsid w:val="00F13B9B"/>
    <w:rsid w:val="00F144B5"/>
    <w:rsid w:val="00F1537D"/>
    <w:rsid w:val="00F242E4"/>
    <w:rsid w:val="00F249E0"/>
    <w:rsid w:val="00F24C4D"/>
    <w:rsid w:val="00F336AA"/>
    <w:rsid w:val="00F339B5"/>
    <w:rsid w:val="00F34A92"/>
    <w:rsid w:val="00F34CC6"/>
    <w:rsid w:val="00F415F5"/>
    <w:rsid w:val="00F41C8A"/>
    <w:rsid w:val="00F45A03"/>
    <w:rsid w:val="00F47152"/>
    <w:rsid w:val="00F503D9"/>
    <w:rsid w:val="00F50A53"/>
    <w:rsid w:val="00F5316C"/>
    <w:rsid w:val="00F56256"/>
    <w:rsid w:val="00F57956"/>
    <w:rsid w:val="00F62A01"/>
    <w:rsid w:val="00F65DBB"/>
    <w:rsid w:val="00F663AD"/>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3A4F"/>
    <w:rsid w:val="00FD4884"/>
    <w:rsid w:val="00FD553A"/>
    <w:rsid w:val="00FE115F"/>
    <w:rsid w:val="00FE220C"/>
    <w:rsid w:val="00FE22AF"/>
    <w:rsid w:val="00FE27AA"/>
    <w:rsid w:val="00FE2E12"/>
    <w:rsid w:val="00FE3059"/>
    <w:rsid w:val="00FE3790"/>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4C7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jpeg"/><Relationship Id="rId24" Type="http://schemas.openxmlformats.org/officeDocument/2006/relationships/image" Target="media/image17.jpe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71ED45-6842-9245-83E7-F1441D7FE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69</Pages>
  <Words>22403</Words>
  <Characters>120977</Characters>
  <Application>Microsoft Macintosh Word</Application>
  <DocSecurity>0</DocSecurity>
  <Lines>1008</Lines>
  <Paragraphs>2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3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37</cp:revision>
  <dcterms:created xsi:type="dcterms:W3CDTF">2018-10-18T18:06:00Z</dcterms:created>
  <dcterms:modified xsi:type="dcterms:W3CDTF">2018-11-08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